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Segmentación de 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particionar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 xml:space="preserve">Un método de segmentación que sea capaz de diferenciar el tejido normal del tejido lesionado en una imagen de ultrasonido de mama puede disminuir considerablemente los errores en el diagnóstico y en procedimientos como la toma de biopsias causados por la mala visualización de la imagen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r w:rsidRPr="00322DA9">
        <w:rPr>
          <w:rFonts w:ascii="Century" w:hAnsi="Century"/>
          <w:i/>
          <w:sz w:val="24"/>
          <w:szCs w:val="24"/>
        </w:rPr>
        <w:lastRenderedPageBreak/>
        <w:t>Speckle</w:t>
      </w:r>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r w:rsidR="00E1762A">
        <w:rPr>
          <w:rFonts w:ascii="Century" w:hAnsi="Century"/>
          <w:i/>
          <w:sz w:val="24"/>
          <w:szCs w:val="24"/>
        </w:rPr>
        <w:t>speckle</w:t>
      </w:r>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Sombras acústicas: En el ultrasonido las sombras acústicas aparecen como regiones de baja intensidad debajo de interfaces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Ecogeneidad: Los tumores malignos están caracterizados como lesiones hypoecoicas mientras que los quistes y otras lesiones benignas están caracterizados como regiones casi anecoicas.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C6709C" w:rsidP="00296BD8">
      <w:pPr>
        <w:tabs>
          <w:tab w:val="left" w:pos="851"/>
        </w:tabs>
        <w:jc w:val="both"/>
        <w:rPr>
          <w:rFonts w:ascii="Century" w:hAnsi="Century"/>
          <w:sz w:val="24"/>
          <w:szCs w:val="24"/>
          <w:u w:val="single"/>
        </w:rPr>
      </w:pPr>
      <w:r>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r>
        <w:rPr>
          <w:rFonts w:ascii="Century" w:hAnsi="Century"/>
          <w:i/>
          <w:sz w:val="24"/>
          <w:szCs w:val="24"/>
        </w:rPr>
        <w:t>speckle,</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r>
        <w:rPr>
          <w:rFonts w:ascii="Century" w:hAnsi="Century"/>
          <w:i/>
          <w:sz w:val="24"/>
          <w:szCs w:val="24"/>
        </w:rPr>
        <w:t>speckle</w:t>
      </w:r>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Madabhushi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r w:rsidR="009450A5">
        <w:rPr>
          <w:rFonts w:ascii="Century" w:hAnsi="Century"/>
          <w:i/>
          <w:sz w:val="24"/>
          <w:szCs w:val="24"/>
        </w:rPr>
        <w:t>butterworth</w:t>
      </w:r>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r w:rsidR="00F26074">
        <w:rPr>
          <w:rFonts w:ascii="Century" w:hAnsi="Century"/>
          <w:i/>
          <w:sz w:val="24"/>
          <w:szCs w:val="24"/>
        </w:rPr>
        <w:t xml:space="preserve">speckl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r w:rsidR="00F062D9">
        <w:rPr>
          <w:rFonts w:ascii="Century" w:hAnsi="Century"/>
          <w:sz w:val="24"/>
          <w:szCs w:val="24"/>
        </w:rPr>
        <w:t>anisotrópica</w:t>
      </w:r>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r w:rsidR="003D5A1E">
        <w:rPr>
          <w:rFonts w:ascii="Century" w:hAnsi="Century"/>
          <w:i/>
          <w:sz w:val="24"/>
          <w:szCs w:val="24"/>
        </w:rPr>
        <w:t>speckle</w:t>
      </w:r>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Los filtros de difusión remueven el ruido de una imagen resolviendo una ecuación diferencial basada en la ecuación de difusión de Fick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Malick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esta función es una anisotrópica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para filtros anisotrópicos 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5C00A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r w:rsidR="00DD4F40">
        <w:rPr>
          <w:rFonts w:ascii="Century" w:eastAsiaTheme="minorEastAsia" w:hAnsi="Century"/>
          <w:i/>
          <w:sz w:val="24"/>
          <w:szCs w:val="24"/>
        </w:rPr>
        <w:t>sticks</w:t>
      </w:r>
      <w:r w:rsidR="00DD4F40">
        <w:rPr>
          <w:rFonts w:ascii="Century" w:eastAsiaTheme="minorEastAsia" w:hAnsi="Century"/>
          <w:sz w:val="24"/>
          <w:szCs w:val="24"/>
        </w:rPr>
        <w:t xml:space="preserve">, el cual pretende encontrar líneas y bordes en una imagen con </w:t>
      </w:r>
      <w:r w:rsidR="00DD4F40">
        <w:rPr>
          <w:rFonts w:ascii="Century" w:eastAsiaTheme="minorEastAsia" w:hAnsi="Century"/>
          <w:i/>
          <w:sz w:val="24"/>
          <w:szCs w:val="24"/>
        </w:rPr>
        <w:t xml:space="preserve">speckl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r w:rsidR="0086176A">
        <w:rPr>
          <w:rFonts w:ascii="Century" w:eastAsiaTheme="minorEastAsia" w:hAnsi="Century"/>
          <w:i/>
          <w:sz w:val="24"/>
          <w:szCs w:val="24"/>
        </w:rPr>
        <w:t>speckle</w:t>
      </w:r>
      <w:r w:rsidR="0086176A">
        <w:rPr>
          <w:rFonts w:ascii="Century" w:eastAsiaTheme="minorEastAsia" w:hAnsi="Century"/>
          <w:sz w:val="24"/>
          <w:szCs w:val="24"/>
        </w:rPr>
        <w:t xml:space="preserve"> y la no homogeneidad de la forma de los tumores, elegir un set de </w:t>
      </w:r>
      <w:r w:rsidR="0086176A">
        <w:rPr>
          <w:rFonts w:ascii="Century" w:eastAsiaTheme="minorEastAsia" w:hAnsi="Century"/>
          <w:i/>
          <w:sz w:val="24"/>
          <w:szCs w:val="24"/>
        </w:rPr>
        <w:t xml:space="preserve">sticks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753F51"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Huang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también la curtosis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co-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co-ocurrencia han sido propuestos por Haralick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co-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Liao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co-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los descriptores de textura toman en cuenta la relación espacial entre los pixeles, el costo computacional de la obtención de las matrices de co-ocurrencia es muy alto comparado con los descriptores de primer orden, Otro método para caracterizar texturas, que también toma en cuenta la relación espacial entre pixeles pero con un costo computacional menor al de las matrices de co-occurrencia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length</w:t>
      </w:r>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length</w:t>
      </w:r>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r w:rsidR="008D1BCD">
        <w:rPr>
          <w:rFonts w:ascii="Century" w:eastAsiaTheme="minorEastAsia" w:hAnsi="Century"/>
          <w:i/>
          <w:sz w:val="24"/>
          <w:szCs w:val="24"/>
        </w:rPr>
        <w:t>runs</w:t>
      </w:r>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056E73" w:rsidP="008C02FA">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estos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length</w:t>
      </w:r>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emphasis </w:t>
      </w:r>
      <w:r w:rsidR="00C05C0A">
        <w:rPr>
          <w:rFonts w:ascii="Century" w:eastAsiaTheme="minorEastAsia" w:hAnsi="Century"/>
          <w:sz w:val="24"/>
          <w:szCs w:val="24"/>
        </w:rPr>
        <w:t xml:space="preserve">(SRE, ecuación 3.19), </w:t>
      </w:r>
      <w:r w:rsidR="00C05C0A">
        <w:rPr>
          <w:rFonts w:ascii="Century" w:eastAsiaTheme="minorEastAsia" w:hAnsi="Century"/>
          <w:i/>
          <w:sz w:val="24"/>
          <w:szCs w:val="24"/>
        </w:rPr>
        <w:t xml:space="preserve">long run emphasis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 xml:space="preserve">gray-level nonuniformity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 xml:space="preserve">run-length nonuniformity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percentag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co-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m:t>
                </m:r>
                <m:r>
                  <w:rPr>
                    <w:rFonts w:ascii="Cambria Math" w:eastAsiaTheme="minorEastAsia" w:hAnsi="Cambria Math"/>
                    <w:sz w:val="20"/>
                    <w:szCs w:val="20"/>
                  </w:rPr>
                  <m:t>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r>
        <w:rPr>
          <w:rFonts w:ascii="Century" w:eastAsiaTheme="minorEastAsia" w:hAnsi="Century"/>
          <w:i/>
          <w:sz w:val="24"/>
          <w:szCs w:val="24"/>
        </w:rPr>
        <w:t>runs</w:t>
      </w:r>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co-ocurrencia y matrices </w:t>
      </w:r>
      <w:r w:rsidR="00C92993">
        <w:rPr>
          <w:rFonts w:ascii="Century" w:eastAsiaTheme="minorEastAsia" w:hAnsi="Century"/>
          <w:i/>
          <w:sz w:val="24"/>
          <w:szCs w:val="24"/>
        </w:rPr>
        <w:t>run-length</w:t>
      </w:r>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C92993">
        <w:rPr>
          <w:rFonts w:ascii="Century" w:eastAsiaTheme="minorEastAsia" w:hAnsi="Century"/>
          <w:sz w:val="24"/>
          <w:szCs w:val="24"/>
        </w:rPr>
        <w:t>, los resultados de esta evaluación se muestran en  capítulo 4 (Experimentos y resultados). Excepto por el trabajo realizado por Liao et al., donde se comparan la habilidad de diferentes de textura extraídos de las matrices de co-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co-ocurrencia y matrices </w:t>
      </w:r>
      <w:r w:rsidR="000E6F38">
        <w:rPr>
          <w:rFonts w:ascii="Century" w:eastAsiaTheme="minorEastAsia" w:hAnsi="Century"/>
          <w:i/>
          <w:sz w:val="24"/>
          <w:szCs w:val="24"/>
        </w:rPr>
        <w:t>run-length</w:t>
      </w:r>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364116" w:rsidRPr="00364116" w:rsidRDefault="00782E5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w:t>
      </w:r>
      <w:r w:rsidR="00364116">
        <w:rPr>
          <w:rFonts w:ascii="Century" w:eastAsiaTheme="minorEastAsia" w:hAnsi="Century"/>
          <w:sz w:val="24"/>
          <w:szCs w:val="24"/>
          <w:u w:val="single"/>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r>
        <w:rPr>
          <w:rFonts w:ascii="Century" w:eastAsiaTheme="minorEastAsia" w:hAnsi="Century"/>
          <w:i/>
          <w:sz w:val="24"/>
          <w:szCs w:val="24"/>
        </w:rPr>
        <w:t>speckle</w:t>
      </w:r>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de algoritmos de segmentación, métodos basados en umbralización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urtosis</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Madabhushi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i/>
                <w:sz w:val="20"/>
                <w:szCs w:val="24"/>
              </w:rPr>
              <w:t>Run-length</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SER</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LR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G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P</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ecogeneidad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Otsu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9">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t>Los métodos que hacen uso de clasificadores son más robustos que los métodos de umbralización,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eneralmente, estos métodos utilizan la ecogeneidad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umbralización,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r w:rsidR="00000EC4">
        <w:rPr>
          <w:rFonts w:ascii="Century" w:eastAsiaTheme="minorEastAsia" w:hAnsi="Century"/>
          <w:i/>
          <w:sz w:val="24"/>
          <w:szCs w:val="24"/>
        </w:rPr>
        <w:t>Kernel Support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Madabhushi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El método de Madabhushi et al. consist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ecogeneidad y el patrón interno de eco, imagen de intensidad 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anisotrópica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BA7206"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adabhushi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umbralización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BA7206"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lastRenderedPageBreak/>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BA7206"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10">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364116" w:rsidRDefault="00364116" w:rsidP="00D46F0F">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r w:rsidRPr="0008462C">
        <w:rPr>
          <w:rFonts w:ascii="Century" w:eastAsiaTheme="minorEastAsia" w:hAnsi="Century"/>
          <w:i/>
          <w:sz w:val="24"/>
          <w:szCs w:val="24"/>
        </w:rPr>
        <w:t>snakes</w:t>
      </w:r>
      <w:r>
        <w:rPr>
          <w:rFonts w:ascii="Century" w:eastAsiaTheme="minorEastAsia" w:hAnsi="Century"/>
          <w:sz w:val="24"/>
          <w:szCs w:val="24"/>
        </w:rPr>
        <w:t xml:space="preserve">, contornos activos y </w:t>
      </w:r>
      <w:r w:rsidRPr="0008462C">
        <w:rPr>
          <w:rFonts w:ascii="Century" w:eastAsiaTheme="minorEastAsia" w:hAnsi="Century"/>
          <w:i/>
          <w:sz w:val="24"/>
          <w:szCs w:val="24"/>
        </w:rPr>
        <w:t>level-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solución final</w:t>
      </w:r>
      <w:r w:rsidR="000701D9">
        <w:rPr>
          <w:rFonts w:ascii="Century" w:eastAsiaTheme="minorEastAsia" w:hAnsi="Century"/>
          <w:sz w:val="24"/>
          <w:szCs w:val="24"/>
        </w:rPr>
        <w:t xml:space="preserve">; para evitar que esta inicialización sea realizada manualmente, algoritmos de bajo nivel como el descrito por Madabhushi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r>
        <w:rPr>
          <w:rFonts w:ascii="Century" w:eastAsiaTheme="minorEastAsia" w:hAnsi="Century"/>
          <w:i/>
          <w:sz w:val="24"/>
          <w:szCs w:val="24"/>
        </w:rPr>
        <w:t>snakes</w:t>
      </w:r>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r w:rsidR="00385B2F">
        <w:rPr>
          <w:rFonts w:ascii="Century" w:eastAsiaTheme="minorEastAsia" w:hAnsi="Century"/>
          <w:i/>
          <w:sz w:val="24"/>
          <w:szCs w:val="24"/>
        </w:rPr>
        <w:t>level-sets</w:t>
      </w:r>
      <w:r w:rsidR="00385B2F">
        <w:rPr>
          <w:rFonts w:ascii="Century" w:eastAsiaTheme="minorEastAsia" w:hAnsi="Century"/>
          <w:sz w:val="24"/>
          <w:szCs w:val="24"/>
        </w:rPr>
        <w:t xml:space="preserve">, son métodos que se basan en la minimización de energía de un contorno activo, superando a los </w:t>
      </w:r>
      <w:r w:rsidR="00385B2F">
        <w:rPr>
          <w:rFonts w:ascii="Century" w:eastAsiaTheme="minorEastAsia" w:hAnsi="Century"/>
          <w:i/>
          <w:sz w:val="24"/>
          <w:szCs w:val="24"/>
        </w:rPr>
        <w:t>snakes</w:t>
      </w:r>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EF44DE">
        <w:rPr>
          <w:rFonts w:ascii="Century" w:eastAsiaTheme="minorEastAsia" w:hAnsi="Century"/>
          <w:sz w:val="24"/>
          <w:szCs w:val="24"/>
        </w:rPr>
        <w:t>.</w:t>
      </w:r>
      <w:r w:rsidR="007D70FC">
        <w:rPr>
          <w:rFonts w:ascii="Century" w:eastAsiaTheme="minorEastAsia" w:hAnsi="Century"/>
          <w:sz w:val="24"/>
          <w:szCs w:val="24"/>
        </w:rPr>
        <w:t xml:space="preserve"> Otra ventaja de los </w:t>
      </w:r>
      <w:r w:rsidR="007D70FC" w:rsidRPr="007D70FC">
        <w:rPr>
          <w:rFonts w:ascii="Century" w:eastAsiaTheme="minorEastAsia" w:hAnsi="Century"/>
          <w:i/>
          <w:sz w:val="24"/>
          <w:szCs w:val="24"/>
        </w:rPr>
        <w:t>level-sets</w:t>
      </w:r>
      <w:r w:rsidR="00EF44DE">
        <w:rPr>
          <w:rFonts w:ascii="Century" w:eastAsiaTheme="minorEastAsia" w:hAnsi="Century"/>
          <w:sz w:val="24"/>
          <w:szCs w:val="24"/>
        </w:rPr>
        <w:t xml:space="preserve"> </w:t>
      </w:r>
      <w:r w:rsidR="007D70FC">
        <w:rPr>
          <w:rFonts w:ascii="Century" w:eastAsiaTheme="minorEastAsia" w:hAnsi="Century"/>
          <w:sz w:val="24"/>
          <w:szCs w:val="24"/>
        </w:rPr>
        <w:t xml:space="preserve">es qu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r w:rsidR="00364116">
        <w:rPr>
          <w:rFonts w:ascii="Century" w:eastAsiaTheme="minorEastAsia" w:hAnsi="Century"/>
          <w:i/>
          <w:sz w:val="24"/>
          <w:szCs w:val="24"/>
        </w:rPr>
        <w:t>level-sets</w:t>
      </w:r>
      <w:r w:rsidR="00364116">
        <w:rPr>
          <w:rFonts w:ascii="Century" w:eastAsiaTheme="minorEastAsia" w:hAnsi="Century"/>
          <w:sz w:val="24"/>
          <w:szCs w:val="24"/>
        </w:rPr>
        <w:t xml:space="preserve"> fue introducido en 1987 por Osher y Stehian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procesamiento de imágenes, vis</w:t>
      </w:r>
      <w:r w:rsidR="00CC2E20">
        <w:rPr>
          <w:rFonts w:ascii="Century" w:eastAsiaTheme="minorEastAsia" w:hAnsi="Century"/>
          <w:sz w:val="24"/>
          <w:szCs w:val="24"/>
        </w:rPr>
        <w:t>ión por computadora y graficación</w:t>
      </w:r>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r w:rsidR="00CC2E20">
        <w:rPr>
          <w:rFonts w:ascii="Century" w:eastAsiaTheme="minorEastAsia" w:hAnsi="Century"/>
          <w:i/>
          <w:sz w:val="24"/>
          <w:szCs w:val="24"/>
        </w:rPr>
        <w:t>level-set</w:t>
      </w:r>
      <w:r w:rsidR="00CC2E20">
        <w:rPr>
          <w:rFonts w:ascii="Century" w:eastAsiaTheme="minorEastAsia" w:hAnsi="Century"/>
          <w:sz w:val="24"/>
          <w:szCs w:val="24"/>
        </w:rPr>
        <w:t xml:space="preserve"> generalmente se relaciona con técnicas de solución de ecuaciones diferenciales </w:t>
      </w:r>
      <w:r w:rsidR="00CC2E20">
        <w:rPr>
          <w:rFonts w:ascii="Century" w:eastAsiaTheme="minorEastAsia" w:hAnsi="Century"/>
          <w:sz w:val="24"/>
          <w:szCs w:val="24"/>
        </w:rPr>
        <w:lastRenderedPageBreak/>
        <w:t xml:space="preserve">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r>
        <w:rPr>
          <w:rFonts w:ascii="Century" w:eastAsiaTheme="minorEastAsia" w:hAnsi="Century"/>
          <w:i/>
          <w:sz w:val="24"/>
          <w:szCs w:val="24"/>
        </w:rPr>
        <w:t>level-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r>
        <w:rPr>
          <w:rFonts w:ascii="Century" w:eastAsiaTheme="minorEastAsia" w:hAnsi="Century"/>
          <w:i/>
          <w:sz w:val="24"/>
          <w:szCs w:val="24"/>
        </w:rPr>
        <w:t xml:space="preserve">level-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BA7206"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r>
        <w:rPr>
          <w:rFonts w:ascii="Century" w:eastAsiaTheme="minorEastAsia" w:hAnsi="Century"/>
          <w:i/>
          <w:sz w:val="24"/>
          <w:szCs w:val="24"/>
        </w:rPr>
        <w:t>level-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BA7206"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r w:rsidR="00876B80" w:rsidRPr="00876B80">
        <w:rPr>
          <w:rFonts w:ascii="Century" w:eastAsiaTheme="minorEastAsia" w:hAnsi="Century"/>
          <w:i/>
          <w:sz w:val="24"/>
          <w:szCs w:val="24"/>
        </w:rPr>
        <w:t>level-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BA7206"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s una constante. La constante 1 ó -1 actúa como un término de advec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BA7206"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 xml:space="preserve">cuando se encuentran bord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y esta actúa como un criterio de interrupción y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Pr>
          <w:rFonts w:ascii="Century" w:eastAsiaTheme="minorEastAsia" w:hAnsi="Century"/>
          <w:i/>
          <w:sz w:val="24"/>
          <w:szCs w:val="24"/>
        </w:rPr>
        <w:t>level-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Lin et al. proponen un método semiautomático para la segmentación de tumores de mama mediante </w:t>
      </w:r>
      <w:r>
        <w:rPr>
          <w:rFonts w:ascii="Century" w:eastAsiaTheme="minorEastAsia" w:hAnsi="Century"/>
          <w:i/>
          <w:sz w:val="24"/>
          <w:szCs w:val="24"/>
        </w:rPr>
        <w:t>level-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Huang et al. hacen uso d</w:t>
      </w:r>
      <w:r w:rsidR="008C3002">
        <w:rPr>
          <w:rFonts w:ascii="Century" w:eastAsiaTheme="minorEastAsia" w:hAnsi="Century"/>
          <w:sz w:val="24"/>
          <w:szCs w:val="24"/>
        </w:rPr>
        <w:t xml:space="preserve">e una umbralización, obteniendo el valor del umbral mediante el método de Otsu, para seleccionar una región de interés rectangular que abarque la mayor área segmentada por la umbralización; el contorno inicial para el </w:t>
      </w:r>
      <w:r w:rsidR="008C3002">
        <w:rPr>
          <w:rFonts w:ascii="Century" w:eastAsiaTheme="minorEastAsia" w:hAnsi="Century"/>
          <w:i/>
          <w:sz w:val="24"/>
          <w:szCs w:val="24"/>
        </w:rPr>
        <w:t>level-set</w:t>
      </w:r>
      <w:r w:rsidR="008C3002">
        <w:rPr>
          <w:rFonts w:ascii="Century" w:eastAsiaTheme="minorEastAsia" w:hAnsi="Century"/>
          <w:sz w:val="24"/>
          <w:szCs w:val="24"/>
        </w:rPr>
        <w:t xml:space="preserve"> se define como una elipse cuyo centro se encuentra en el pixel central de la región de interés </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Madabhushi et al. y el uso de contornos activos como los métodos de </w:t>
      </w:r>
      <w:r>
        <w:rPr>
          <w:rFonts w:ascii="Century" w:eastAsiaTheme="minorEastAsia" w:hAnsi="Century"/>
          <w:i/>
          <w:sz w:val="24"/>
          <w:szCs w:val="24"/>
        </w:rPr>
        <w:t xml:space="preserve">level-sets </w:t>
      </w:r>
      <w:r>
        <w:rPr>
          <w:rFonts w:ascii="Century" w:eastAsiaTheme="minorEastAsia" w:hAnsi="Century"/>
          <w:sz w:val="24"/>
          <w:szCs w:val="24"/>
        </w:rPr>
        <w:t xml:space="preserve">se puede obtener un algoritmo de segmentación robusto que toma </w:t>
      </w:r>
      <w:r>
        <w:rPr>
          <w:rFonts w:ascii="Century" w:eastAsiaTheme="minorEastAsia" w:hAnsi="Century"/>
          <w:sz w:val="24"/>
          <w:szCs w:val="24"/>
        </w:rPr>
        <w:lastRenderedPageBreak/>
        <w:t xml:space="preserve">en cuenta diversas características de la imagen como la ecogeneidad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Por esta razón, además de la segmentación del tumor, es necesaria la segmentación de la piel y el tejido sano para conocer las condiciones de frontera y la geometría del tejido.</w:t>
      </w:r>
    </w:p>
    <w:p w:rsidR="002E5008" w:rsidRDefault="002E500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 la piel en imágenes de ultrasonido</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r w:rsidR="0015380F">
        <w:rPr>
          <w:rFonts w:ascii="Century" w:eastAsiaTheme="minorEastAsia" w:hAnsi="Century"/>
          <w:sz w:val="24"/>
          <w:szCs w:val="24"/>
        </w:rPr>
        <w:t>Fanti</w:t>
      </w:r>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 xml:space="preserve">Este método de segmentación se basa en el realce de superficies; este procedimiento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haciendo una evaluación de los eigenvalores de la matriz Hessiana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todo propuesto es un método semi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Umbralización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mediante la evaluación de los eigenvalores de la matriz Hessiana.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eigenvalores de la matriz Hessiana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Hessiana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estas se aproximan mediante la convolución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8C77A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Hessiana, se deben de calcular los tres eigenvalores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proponen una serie de relaciones entre los eigenvalores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8C77AD" w:rsidRDefault="008C77AD" w:rsidP="00343E32">
      <w:pPr>
        <w:tabs>
          <w:tab w:val="left" w:pos="851"/>
        </w:tabs>
        <w:jc w:val="both"/>
        <w:rPr>
          <w:rFonts w:ascii="Century" w:eastAsiaTheme="minorEastAsia" w:hAnsi="Century"/>
          <w:sz w:val="24"/>
          <w:szCs w:val="24"/>
        </w:rPr>
      </w:pPr>
    </w:p>
    <w:p w:rsidR="008C77AD" w:rsidRDefault="008C77AD" w:rsidP="00343E32">
      <w:pPr>
        <w:tabs>
          <w:tab w:val="left" w:pos="851"/>
        </w:tabs>
        <w:jc w:val="both"/>
        <w:rPr>
          <w:rFonts w:ascii="Century" w:eastAsiaTheme="minorEastAsia" w:hAnsi="Century"/>
          <w:sz w:val="24"/>
          <w:szCs w:val="24"/>
        </w:rPr>
      </w:pP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 xml:space="preserve">Tabla 3.2 Relación de eigenvalores de la matriz Hessiana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BA7206" w:rsidP="00D16133">
            <w:pP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BA7206" w:rsidP="00D16133">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11144F">
            <w:pPr>
              <w:tabs>
                <w:tab w:val="left" w:pos="851"/>
              </w:tabs>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BA7206" w:rsidP="00D16133">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8C6DCA" w:rsidRDefault="00FF0A0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una umbralización manual mediante dos valores de umbral para segmentar posibles regiones </w:t>
      </w:r>
      <w:r w:rsidR="00DC502F">
        <w:rPr>
          <w:rFonts w:ascii="Century" w:eastAsiaTheme="minorEastAsia" w:hAnsi="Century"/>
          <w:sz w:val="24"/>
          <w:szCs w:val="24"/>
        </w:rPr>
        <w:t>de segmentación</w:t>
      </w:r>
      <w:r>
        <w:rPr>
          <w:rFonts w:ascii="Century" w:eastAsiaTheme="minorEastAsia" w:hAnsi="Century"/>
          <w:sz w:val="24"/>
          <w:szCs w:val="24"/>
        </w:rPr>
        <w:t>; de esta manera se descartan por el u</w:t>
      </w:r>
      <w:r w:rsidR="00DC502F">
        <w:rPr>
          <w:rFonts w:ascii="Century" w:eastAsiaTheme="minorEastAsia" w:hAnsi="Century"/>
          <w:sz w:val="24"/>
          <w:szCs w:val="24"/>
        </w:rPr>
        <w:t xml:space="preserve">suario regiones que no cumplan con ciertas características visuales para pertenecer a la piel. </w:t>
      </w:r>
      <w:r>
        <w:rPr>
          <w:rFonts w:ascii="Century" w:eastAsiaTheme="minorEastAsia" w:hAnsi="Century"/>
          <w:sz w:val="24"/>
          <w:szCs w:val="24"/>
        </w:rPr>
        <w:t xml:space="preserve"> </w:t>
      </w:r>
    </w:p>
    <w:p w:rsidR="00106638" w:rsidRDefault="00DC502F" w:rsidP="008C6DCA">
      <w:pPr>
        <w:tabs>
          <w:tab w:val="left" w:pos="851"/>
        </w:tabs>
        <w:jc w:val="both"/>
        <w:rPr>
          <w:rFonts w:ascii="Century" w:eastAsiaTheme="minorEastAsia" w:hAnsi="Century"/>
          <w:sz w:val="24"/>
          <w:szCs w:val="24"/>
        </w:rPr>
      </w:pPr>
      <w:r>
        <w:rPr>
          <w:rFonts w:ascii="Century" w:eastAsiaTheme="minorEastAsia" w:hAnsi="Century"/>
          <w:sz w:val="24"/>
          <w:szCs w:val="24"/>
        </w:rPr>
        <w:t>La región de interés se define como la</w:t>
      </w:r>
      <w:r w:rsidR="008C6DCA" w:rsidRPr="008C6DCA">
        <w:rPr>
          <w:rFonts w:ascii="Century" w:eastAsiaTheme="minorEastAsia" w:hAnsi="Century"/>
          <w:sz w:val="24"/>
          <w:szCs w:val="24"/>
        </w:rPr>
        <w:t xml:space="preserve"> mayor área segmentada por la umbralización que se encuentre lo más cerca posible al borde superior de la imagen, basándose en la distribución espacial de las imágenes de ultrasonido de tumores de mama explicada en la sección 1.2. </w:t>
      </w:r>
      <w:r w:rsidR="00106638">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Bayes,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Pr>
          <w:rFonts w:ascii="Century" w:eastAsiaTheme="minorEastAsia" w:hAnsi="Century"/>
          <w:sz w:val="24"/>
          <w:szCs w:val="24"/>
        </w:rPr>
        <w:t>; el cual clasifica los pixeles que se encuentran en la región de interés seleccionada en el proceso de umbralización.</w:t>
      </w:r>
      <w:r w:rsidR="00106638">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Bayes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Bayes simplifican considerablemente el aprendizaje asumiendo que las clases y sus características son independiente;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2]", "plainTextFormattedCitation" : "[52]",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Pr="00ED652D">
        <w:rPr>
          <w:rFonts w:ascii="Century" w:eastAsiaTheme="minorEastAsia" w:hAnsi="Century"/>
          <w:noProof/>
          <w:sz w:val="24"/>
          <w:szCs w:val="24"/>
        </w:rPr>
        <w:t>[52]</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Bayes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BA7206"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De esta manera se definen las funciones discriminantes de Bayes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BA7206"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BA7206"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D65A7A"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Los resultados del método de segmentación propuesto se muestran en el siguiente capítulo (Experimentos y resultados).</w:t>
      </w:r>
    </w:p>
    <w:p w:rsidR="00742DB1" w:rsidRDefault="00742DB1"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l tejido normal en imágenes de ultrasonido</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la creación de volúmenes de ultrasonido con la técnica a mano libre es necesario crear un arreglo de voxeles, sin embargo elegir óptimamente el tamaño, número de voxeles y la orientación del arreglo no es una tarea sencilla. En la implementación del método de reconstrucción de volúmenes de ultrasonido, reportada en el capítulo 2 (Ultrasonido 3D a mano libre), el tamaño y la orientación del arreglo de voxeles se definieron a partir de las menores y mayores posiciones de las imágenes 2D localizadas en el espacio, con estos datos se genera un paralelepípedo que encierre a todas las imágenes. El principal problema que existe con este método es que existirán voxeles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3BDDC1D7" wp14:editId="4562238E">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1">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r w:rsidR="0097589F">
        <w:rPr>
          <w:rFonts w:ascii="Century" w:eastAsiaTheme="minorEastAsia" w:hAnsi="Century"/>
          <w:sz w:val="20"/>
          <w:szCs w:val="24"/>
        </w:rPr>
        <w:t>Voxeles vacíos en el proceso de reconstrucción a) diagrama esquemático y b) corte de un volumen reconstruido con voxeles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voxeles de manera óptima. </w:t>
      </w:r>
      <w:r w:rsidR="00C3560B">
        <w:rPr>
          <w:rFonts w:ascii="Century" w:eastAsiaTheme="minorEastAsia" w:hAnsi="Century"/>
          <w:sz w:val="24"/>
          <w:szCs w:val="24"/>
        </w:rPr>
        <w:t xml:space="preserve">Chen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xml:space="preserve">; esta solución permite asegurar que todos los voxeles del arreglo tengan información del tejido, sin embargo el proceso es manual y se puede perder información relevante que pudiera ser requerida posteriormente. Poe otro lado, Estepar et al. proponen un método para encontrar la orientación y el tamaño del arreglo de voxeles basándose en el análisis de componentes principales de los pixeles de las imágenes 2D, sin embargo esta solución no garantiza que no existan voxeles vacíos </w:t>
      </w:r>
      <w:r w:rsidR="00C3560B">
        <w:rPr>
          <w:rFonts w:ascii="Century" w:eastAsiaTheme="minorEastAsia" w:hAnsi="Century"/>
          <w:sz w:val="24"/>
          <w:szCs w:val="24"/>
        </w:rPr>
        <w:fldChar w:fldCharType="begin" w:fldLock="1"/>
      </w:r>
      <w:r w:rsidR="006D306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3]", "plainTextFormattedCitation" : "[53]",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53]</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4]", "plainTextFormattedCitation" : "[54]",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643B58" w:rsidRPr="00643B58">
        <w:rPr>
          <w:rFonts w:ascii="Century" w:eastAsiaTheme="minorEastAsia" w:hAnsi="Century"/>
          <w:noProof/>
          <w:sz w:val="24"/>
          <w:szCs w:val="24"/>
        </w:rPr>
        <w:t>[54]</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étodos de umbralización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r w:rsidR="006D3069">
        <w:rPr>
          <w:rFonts w:ascii="Century" w:eastAsiaTheme="minorEastAsia" w:hAnsi="Century"/>
          <w:i/>
          <w:sz w:val="24"/>
          <w:szCs w:val="24"/>
        </w:rPr>
        <w:t>level-sets</w:t>
      </w:r>
      <w:r w:rsidR="006D3069">
        <w:rPr>
          <w:rFonts w:ascii="Century" w:eastAsiaTheme="minorEastAsia" w:hAnsi="Century"/>
          <w:sz w:val="24"/>
          <w:szCs w:val="24"/>
        </w:rPr>
        <w:t xml:space="preserve">, sin embargo presenta el inconveniente que la inicialización del </w:t>
      </w:r>
      <w:r w:rsidR="006D3069">
        <w:rPr>
          <w:rFonts w:ascii="Century" w:eastAsiaTheme="minorEastAsia" w:hAnsi="Century"/>
          <w:i/>
          <w:sz w:val="24"/>
          <w:szCs w:val="24"/>
        </w:rPr>
        <w:t>level-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5]", "plainTextFormattedCitation" : "[55]",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643B58" w:rsidRPr="00643B58">
        <w:rPr>
          <w:rFonts w:ascii="Century" w:eastAsiaTheme="minorEastAsia" w:hAnsi="Century"/>
          <w:noProof/>
          <w:sz w:val="24"/>
          <w:szCs w:val="24"/>
        </w:rPr>
        <w:t>[55]</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r w:rsidR="0081368A" w:rsidRPr="0081368A">
        <w:rPr>
          <w:rFonts w:ascii="Century" w:eastAsiaTheme="minorEastAsia" w:hAnsi="Century"/>
          <w:i/>
          <w:sz w:val="24"/>
          <w:szCs w:val="24"/>
        </w:rPr>
        <w:t>level-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Canny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6]", "plainTextFormattedCitation" : "[56]",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722984">
        <w:rPr>
          <w:rFonts w:ascii="Century" w:eastAsiaTheme="minorEastAsia" w:hAnsi="Century"/>
          <w:noProof/>
          <w:sz w:val="24"/>
          <w:szCs w:val="24"/>
        </w:rPr>
        <w:t>[56]</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convolución, ya que esta se relaciona directamente con la forma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7]", "plainTextFormattedCitation" : "[57]",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B923F5">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75189F">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8]", "plainTextFormattedCitation" : "[58]",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6739B6">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r w:rsidRPr="00720F8E">
        <w:rPr>
          <w:rFonts w:ascii="Century" w:eastAsiaTheme="minorEastAsia" w:hAnsi="Century"/>
          <w:i/>
          <w:sz w:val="24"/>
          <w:szCs w:val="24"/>
        </w:rPr>
        <w:t>kernel</w:t>
      </w:r>
      <w:r>
        <w:rPr>
          <w:rFonts w:ascii="Century" w:eastAsiaTheme="minorEastAsia" w:hAnsi="Century"/>
          <w:sz w:val="24"/>
          <w:szCs w:val="24"/>
        </w:rPr>
        <w:t xml:space="preserve"> de operación llamado elemento estructural. Diferentes operaciones se pueden realizar entre estos sets; lo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w:t>
      </w:r>
      <w:r w:rsidR="0075189F">
        <w:rPr>
          <w:rFonts w:ascii="Century" w:eastAsiaTheme="minorEastAsia" w:hAnsi="Century"/>
          <w:sz w:val="24"/>
          <w:szCs w:val="24"/>
        </w:rPr>
        <w:lastRenderedPageBreak/>
        <w:t xml:space="preserve">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C84834">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7]", "plainTextFormattedCitation" : "[57]",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264A01" w:rsidRPr="00264A01">
        <w:rPr>
          <w:rFonts w:ascii="Century" w:eastAsiaTheme="minorEastAsia" w:hAnsi="Century"/>
          <w:noProof/>
          <w:sz w:val="24"/>
          <w:szCs w:val="24"/>
        </w:rPr>
        <w:t>[57]</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264A01">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8]", "plainTextFormattedCitation" : "[58]",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75189F" w:rsidRPr="0075189F">
        <w:rPr>
          <w:rFonts w:ascii="Century" w:eastAsiaTheme="minorEastAsia" w:hAnsi="Century"/>
          <w:noProof/>
          <w:sz w:val="24"/>
          <w:szCs w:val="24"/>
        </w:rPr>
        <w:t>[58]</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mediante el algoritmo de Canny,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r w:rsidR="00D4183D">
        <w:rPr>
          <w:rFonts w:ascii="Century" w:eastAsiaTheme="minorEastAsia" w:hAnsi="Century"/>
          <w:i/>
          <w:sz w:val="24"/>
          <w:szCs w:val="24"/>
        </w:rPr>
        <w:t>flood</w:t>
      </w:r>
      <w:r w:rsidR="00E911EB">
        <w:rPr>
          <w:rFonts w:ascii="Century" w:eastAsiaTheme="minorEastAsia" w:hAnsi="Century"/>
          <w:i/>
          <w:sz w:val="24"/>
          <w:szCs w:val="24"/>
        </w:rPr>
        <w:t xml:space="preserve"> </w:t>
      </w:r>
      <w:r w:rsidR="00D4183D">
        <w:rPr>
          <w:rFonts w:ascii="Century" w:eastAsiaTheme="minorEastAsia" w:hAnsi="Century"/>
          <w:i/>
          <w:sz w:val="24"/>
          <w:szCs w:val="24"/>
        </w:rPr>
        <w:t>fill</w:t>
      </w:r>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r>
        <w:rPr>
          <w:rFonts w:ascii="Century" w:eastAsiaTheme="minorEastAsia" w:hAnsi="Century"/>
          <w:i/>
          <w:sz w:val="24"/>
          <w:szCs w:val="24"/>
        </w:rPr>
        <w:t xml:space="preserve">flood fill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BA7206"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59]", "plainTextFormattedCitation" : "[59]",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Pr="00C84834">
        <w:rPr>
          <w:rFonts w:ascii="Century" w:eastAsiaTheme="minorEastAsia" w:hAnsi="Century"/>
          <w:noProof/>
          <w:sz w:val="24"/>
          <w:szCs w:val="24"/>
        </w:rPr>
        <w:t>[59]</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5D4796">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0]", "plainTextFormattedCitation" : "[60]",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Pr="00C84834">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w:t>
      </w:r>
    </w:p>
    <w:p w:rsidR="00D4183D"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región del tejido mediante la dilatación, </w:t>
      </w:r>
      <w:r>
        <w:rPr>
          <w:rFonts w:ascii="Century" w:eastAsiaTheme="minorEastAsia" w:hAnsi="Century"/>
          <w:i/>
          <w:sz w:val="24"/>
          <w:szCs w:val="24"/>
        </w:rPr>
        <w:t>flood filling</w:t>
      </w:r>
      <w:r>
        <w:rPr>
          <w:rFonts w:ascii="Century" w:eastAsiaTheme="minorEastAsia" w:hAnsi="Century"/>
          <w:sz w:val="24"/>
          <w:szCs w:val="24"/>
        </w:rPr>
        <w:t xml:space="preserve"> y la erosión, se utilizan los bordes de esta región como inicialización para un </w:t>
      </w:r>
      <w:r>
        <w:rPr>
          <w:rFonts w:ascii="Century" w:eastAsiaTheme="minorEastAsia" w:hAnsi="Century"/>
          <w:i/>
          <w:sz w:val="24"/>
          <w:szCs w:val="24"/>
        </w:rPr>
        <w:t>level-set</w:t>
      </w:r>
      <w:r>
        <w:rPr>
          <w:rFonts w:ascii="Century" w:eastAsiaTheme="minorEastAsia" w:hAnsi="Century"/>
          <w:sz w:val="24"/>
          <w:szCs w:val="24"/>
        </w:rPr>
        <w:t xml:space="preserve">; de esta manera se obtiene un algoritmo automático para la segmentación 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3400DF">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4]", "plainTextFormattedCitation" : "[54]",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Pr="005D4796">
        <w:rPr>
          <w:rFonts w:ascii="Century" w:eastAsiaTheme="minorEastAsia" w:hAnsi="Century"/>
          <w:noProof/>
          <w:sz w:val="24"/>
          <w:szCs w:val="24"/>
        </w:rPr>
        <w:t>[54]</w:t>
      </w:r>
      <w:r>
        <w:rPr>
          <w:rFonts w:ascii="Century" w:eastAsiaTheme="minorEastAsia" w:hAnsi="Century"/>
          <w:sz w:val="24"/>
          <w:szCs w:val="24"/>
        </w:rPr>
        <w:fldChar w:fldCharType="end"/>
      </w:r>
      <w:r>
        <w:rPr>
          <w:rFonts w:ascii="Century" w:eastAsiaTheme="minorEastAsia" w:hAnsi="Century"/>
          <w:sz w:val="24"/>
          <w:szCs w:val="24"/>
        </w:rPr>
        <w:t>.</w:t>
      </w:r>
      <w:r w:rsidR="00D4183D">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lastRenderedPageBreak/>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intraoperatorias es necesario para mejorar la exactitud de los procedimientos. Actualmente existen diversas técnicas de imagenlogía que son capaces de obtener imágenes en tiempo real</w:t>
      </w:r>
      <w:r w:rsidR="003400DF">
        <w:rPr>
          <w:rFonts w:ascii="Century" w:eastAsiaTheme="minorEastAsia" w:hAnsi="Century"/>
          <w:sz w:val="24"/>
          <w:szCs w:val="24"/>
        </w:rPr>
        <w:t xml:space="preserve">; sin embargo, la mayoría de estas técnicas, como la radiografía intervencionista, fluoroscopía y resonancia magnética, son técnicas invasivas, costosas y/o estorbosas en el quirófano. El ultrasonido 2D y 3D son una solución no invasiva de bajo costo, sin embargo tienen la limitante de poder visualizar solo un corte plano o una pequeña porción de la anatomía del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EB1E12">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1]", "plainTextFormattedCitation" : "[61]",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3400DF" w:rsidRPr="003400DF">
        <w:rPr>
          <w:rFonts w:ascii="Century" w:eastAsiaTheme="minorEastAsia" w:hAnsi="Century"/>
          <w:noProof/>
          <w:sz w:val="24"/>
          <w:szCs w:val="24"/>
        </w:rPr>
        <w:t>[61]</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r w:rsidR="00EB1E12" w:rsidRPr="00EB1E12">
        <w:rPr>
          <w:rFonts w:ascii="Century" w:eastAsiaTheme="minorEastAsia" w:hAnsi="Century"/>
          <w:i/>
          <w:sz w:val="24"/>
          <w:szCs w:val="24"/>
        </w:rPr>
        <w:t>FEM</w:t>
      </w:r>
      <w:r w:rsidR="00EB1E12">
        <w:rPr>
          <w:rFonts w:ascii="Century" w:eastAsiaTheme="minorEastAsia" w:hAnsi="Century"/>
          <w:i/>
          <w:sz w:val="24"/>
          <w:szCs w:val="24"/>
        </w:rPr>
        <w:t>s</w:t>
      </w:r>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EB1E12">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2]\u2013[66]", "plainTextFormattedCitation" : "[62]\u2013[66]",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62]–[66]</w:t>
      </w:r>
      <w:r w:rsidR="00EB1E12">
        <w:rPr>
          <w:rFonts w:ascii="Century" w:eastAsiaTheme="minorEastAsia" w:hAnsi="Century"/>
          <w:sz w:val="24"/>
          <w:szCs w:val="24"/>
        </w:rPr>
        <w:fldChar w:fldCharType="end"/>
      </w:r>
      <w:r w:rsidR="00EB1E12">
        <w:rPr>
          <w:rFonts w:ascii="Century" w:eastAsiaTheme="minorEastAsia" w:hAnsi="Century"/>
          <w:sz w:val="24"/>
          <w:szCs w:val="24"/>
        </w:rPr>
        <w:t xml:space="preserve">. Para obtener un modelo deformable que describa el comportamiento mecánico del tejido con exactitud Misra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solamente se obtiene información del tejido bajo el área con la cual tuvo contacto la sonda, causando que la geometría del órgano no pueda ser descrita completamente; sin embargo Jordan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7]", "plainTextFormattedCitation" : "[67]",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1539BC" w:rsidRPr="001539BC">
        <w:rPr>
          <w:rFonts w:ascii="Century" w:eastAsiaTheme="minorEastAsia" w:hAnsi="Century"/>
          <w:noProof/>
          <w:sz w:val="24"/>
          <w:szCs w:val="24"/>
        </w:rPr>
        <w:t>[67]</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r w:rsidR="001539BC">
        <w:rPr>
          <w:rFonts w:ascii="Century" w:eastAsiaTheme="minorEastAsia" w:hAnsi="Century"/>
          <w:i/>
          <w:sz w:val="24"/>
          <w:szCs w:val="24"/>
        </w:rPr>
        <w:t>FEMs</w:t>
      </w:r>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5261A">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8]", "plainTextFormattedCitation" : "[68]",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1539BC" w:rsidRPr="001539BC">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BA7206">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69]", "plainTextFormattedCitation" : "[69]",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Pr="00A5261A">
        <w:rPr>
          <w:rFonts w:ascii="Century" w:eastAsiaTheme="minorEastAsia" w:hAnsi="Century"/>
          <w:noProof/>
          <w:sz w:val="24"/>
          <w:szCs w:val="24"/>
        </w:rPr>
        <w:t>[69]</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tetraedrización de Delaunay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r w:rsidR="006A24CB">
        <w:rPr>
          <w:rFonts w:ascii="Century" w:eastAsiaTheme="minorEastAsia" w:hAnsi="Century"/>
          <w:i/>
          <w:sz w:val="24"/>
          <w:szCs w:val="24"/>
        </w:rPr>
        <w:t>marching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BA7206">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0]", "plainTextFormattedCitation" : "[70]",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BA7206" w:rsidRPr="00BA7206">
        <w:rPr>
          <w:rFonts w:ascii="Century" w:eastAsiaTheme="minorEastAsia" w:hAnsi="Century"/>
          <w:noProof/>
          <w:sz w:val="24"/>
          <w:szCs w:val="24"/>
        </w:rPr>
        <w:t>[70]</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FF764C">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1]", "plainTextFormattedCitation" : "[71]",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BA7206" w:rsidRPr="00BA7206">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Los métodos basados en la tetraedrización de Delaunay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FF764C">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2]", "plainTextFormattedCitation" : "[72]",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FF764C" w:rsidRPr="00FF764C">
        <w:rPr>
          <w:rFonts w:ascii="Century" w:eastAsiaTheme="minorEastAsia" w:hAnsi="Century"/>
          <w:noProof/>
          <w:sz w:val="24"/>
          <w:szCs w:val="24"/>
        </w:rPr>
        <w:t>[72]</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B62851">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3]", "plainTextFormattedCitation" : "[73]",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FF764C" w:rsidRPr="00FF764C">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167EFF"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simplicial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nálogos en dimensiones superiores)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r w:rsidR="00C31F72">
        <w:rPr>
          <w:rFonts w:ascii="Century" w:eastAsiaTheme="minorEastAsia" w:hAnsi="Century"/>
          <w:sz w:val="24"/>
          <w:szCs w:val="24"/>
        </w:rPr>
        <w:t>p</w:t>
      </w:r>
      <w:r>
        <w:rPr>
          <w:rFonts w:ascii="Century" w:eastAsiaTheme="minorEastAsia" w:hAnsi="Century"/>
          <w:sz w:val="24"/>
          <w:szCs w:val="24"/>
        </w:rPr>
        <w:t xml:space="preserve">acio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Delaunay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w:t>
      </w:r>
      <m:oMath>
        <m:r>
          <w:rPr>
            <w:rFonts w:ascii="Cambria Math" w:eastAsiaTheme="minorEastAsia" w:hAnsi="Cambria Math"/>
            <w:sz w:val="24"/>
            <w:szCs w:val="24"/>
          </w:rPr>
          <m:t>σ</m:t>
        </m:r>
      </m:oMath>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r w:rsidR="00C8776A">
        <w:rPr>
          <w:rFonts w:ascii="Century" w:eastAsiaTheme="minorEastAsia" w:hAnsi="Century"/>
          <w:sz w:val="24"/>
          <w:szCs w:val="24"/>
        </w:rPr>
        <w:t xml:space="preserve">na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Delaunay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la generar una tetraedrización de Delaunay, tal es caso del algoritmo de Bowyer-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CA3710">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4]", "plainTextFormattedCitation" : "[74]",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B62851" w:rsidRPr="00B62851">
        <w:rPr>
          <w:rFonts w:ascii="Century" w:eastAsiaTheme="minorEastAsia" w:hAnsi="Century"/>
          <w:noProof/>
          <w:sz w:val="24"/>
          <w:szCs w:val="24"/>
        </w:rPr>
        <w:t>[74]</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Pr="00BE6C19" w:rsidRDefault="004540FB" w:rsidP="00A5261A">
      <w:pPr>
        <w:tabs>
          <w:tab w:val="left" w:pos="851"/>
        </w:tabs>
        <w:jc w:val="both"/>
        <w:rPr>
          <w:rFonts w:ascii="Century" w:eastAsiaTheme="minorEastAsia" w:hAnsi="Century"/>
          <w:noProof/>
          <w:sz w:val="24"/>
          <w:szCs w:val="24"/>
          <w:lang w:val="es-ES"/>
        </w:rPr>
      </w:pP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lastRenderedPageBreak/>
        <w:drawing>
          <wp:inline distT="0" distB="0" distL="0" distR="0" wp14:anchorId="60FADF3E" wp14:editId="13533381">
            <wp:extent cx="4886325" cy="2286000"/>
            <wp:effectExtent l="0" t="0" r="9525"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2">
                      <a:extLst>
                        <a:ext uri="{28A0092B-C50C-407E-A947-70E740481C1C}">
                          <a14:useLocalDpi xmlns:a14="http://schemas.microsoft.com/office/drawing/2010/main" val="0"/>
                        </a:ext>
                      </a:extLst>
                    </a:blip>
                    <a:srcRect t="9286" b="4949"/>
                    <a:stretch/>
                  </pic:blipFill>
                  <pic:spPr bwMode="auto">
                    <a:xfrm>
                      <a:off x="0" y="0"/>
                      <a:ext cx="4901951" cy="2293310"/>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r>
        <w:rPr>
          <w:rFonts w:ascii="Century" w:eastAsiaTheme="minorEastAsia" w:hAnsi="Century"/>
          <w:sz w:val="20"/>
          <w:szCs w:val="20"/>
        </w:rPr>
        <w:t>Fig 3.4 Triangulación de Delaunay; a) no Delaunay, b) si Delaunay</w:t>
      </w:r>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tetraedrización de Delaunay. Tal es el caso del software TetGen,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CA3710">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5]", "plainTextFormattedCitation" : "[75]",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CA3710" w:rsidRPr="00CA3710">
        <w:rPr>
          <w:rFonts w:ascii="Century" w:eastAsiaTheme="minorEastAsia" w:hAnsi="Century"/>
          <w:noProof/>
          <w:sz w:val="24"/>
          <w:szCs w:val="20"/>
        </w:rPr>
        <w:t>[75]</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elastografía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F062D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6]", "plainTextFormattedCitation" : "[76]",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CA3710" w:rsidRPr="00CA3710">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Delaunay mediante los algoritmos implementados en la librería TetGen. </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proofErr w:type="spellStart"/>
      <w:r w:rsidRPr="001E1FE1">
        <w:rPr>
          <w:rFonts w:ascii="Century" w:hAnsi="Century" w:cs="Tahoma"/>
          <w:b/>
          <w:sz w:val="32"/>
          <w:szCs w:val="24"/>
          <w:lang w:val="en-US"/>
        </w:rPr>
        <w:t>Re</w:t>
      </w:r>
      <w:bookmarkStart w:id="0" w:name="_GoBack"/>
      <w:bookmarkEnd w:id="0"/>
      <w:r w:rsidRPr="001E1FE1">
        <w:rPr>
          <w:rFonts w:ascii="Century" w:hAnsi="Century" w:cs="Tahoma"/>
          <w:b/>
          <w:sz w:val="32"/>
          <w:szCs w:val="24"/>
          <w:lang w:val="en-US"/>
        </w:rPr>
        <w:t>ferencias</w:t>
      </w:r>
      <w:proofErr w:type="spellEnd"/>
      <w:r w:rsidRPr="001E1FE1">
        <w:rPr>
          <w:rFonts w:ascii="Century" w:hAnsi="Century" w:cs="Tahoma"/>
          <w:b/>
          <w:sz w:val="32"/>
          <w:szCs w:val="24"/>
          <w:lang w:val="en-US"/>
        </w:rPr>
        <w:t xml:space="preserve"> </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sz w:val="18"/>
          <w:szCs w:val="18"/>
        </w:rPr>
        <w:fldChar w:fldCharType="begin" w:fldLock="1"/>
      </w:r>
      <w:r w:rsidRPr="00F062D9">
        <w:rPr>
          <w:rFonts w:ascii="Century" w:hAnsi="Century"/>
          <w:sz w:val="18"/>
          <w:szCs w:val="18"/>
        </w:rPr>
        <w:instrText xml:space="preserve">ADDIN Mendeley Bibliography CSL_BIBLIOGRAPHY </w:instrText>
      </w:r>
      <w:r w:rsidRPr="00F062D9">
        <w:rPr>
          <w:rFonts w:ascii="Century" w:hAnsi="Century"/>
          <w:sz w:val="18"/>
          <w:szCs w:val="18"/>
        </w:rPr>
        <w:fldChar w:fldCharType="separate"/>
      </w:r>
      <w:r w:rsidRPr="00F062D9">
        <w:rPr>
          <w:rFonts w:ascii="Century" w:hAnsi="Century"/>
          <w:noProof/>
          <w:sz w:val="18"/>
          <w:szCs w:val="18"/>
        </w:rPr>
        <w:t>[1]</w:t>
      </w:r>
      <w:r w:rsidRPr="00F062D9">
        <w:rPr>
          <w:rFonts w:ascii="Century" w:hAnsi="Century"/>
          <w:noProof/>
          <w:sz w:val="18"/>
          <w:szCs w:val="18"/>
        </w:rPr>
        <w:tab/>
        <w:t xml:space="preserve">R. C. Gonzales, R. E. Woods, and S. L. Eddins, </w:t>
      </w:r>
      <w:r w:rsidRPr="00F062D9">
        <w:rPr>
          <w:rFonts w:ascii="Century" w:hAnsi="Century"/>
          <w:i/>
          <w:iCs/>
          <w:noProof/>
          <w:sz w:val="18"/>
          <w:szCs w:val="18"/>
        </w:rPr>
        <w:t>Digital Image Processing Using Matlab</w:t>
      </w:r>
      <w:r w:rsidRPr="00F062D9">
        <w:rPr>
          <w:rFonts w:ascii="Century" w:hAnsi="Century"/>
          <w:noProof/>
          <w:sz w:val="18"/>
          <w:szCs w:val="18"/>
        </w:rPr>
        <w:t>, 2cd editio.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w:t>
      </w:r>
      <w:r w:rsidRPr="00F062D9">
        <w:rPr>
          <w:rFonts w:ascii="Century" w:hAnsi="Century"/>
          <w:noProof/>
          <w:sz w:val="18"/>
          <w:szCs w:val="18"/>
        </w:rPr>
        <w:tab/>
        <w:t xml:space="preserve">M. S. Nixon and A. S. Aguado, </w:t>
      </w:r>
      <w:r w:rsidRPr="00F062D9">
        <w:rPr>
          <w:rFonts w:ascii="Century" w:hAnsi="Century"/>
          <w:i/>
          <w:iCs/>
          <w:noProof/>
          <w:sz w:val="18"/>
          <w:szCs w:val="18"/>
        </w:rPr>
        <w:t>Feature Extraction and Image Processing</w:t>
      </w:r>
      <w:r w:rsidRPr="00F062D9">
        <w:rPr>
          <w:rFonts w:ascii="Century" w:hAnsi="Century"/>
          <w:noProof/>
          <w:sz w:val="18"/>
          <w:szCs w:val="18"/>
        </w:rPr>
        <w:t>, First Edit. Newnes,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w:t>
      </w:r>
      <w:r w:rsidRPr="00F062D9">
        <w:rPr>
          <w:rFonts w:ascii="Century" w:hAnsi="Century"/>
          <w:noProof/>
          <w:sz w:val="18"/>
          <w:szCs w:val="18"/>
        </w:rPr>
        <w:tab/>
        <w:t xml:space="preserve">D.-R. Chen, R.-F. Chang, W.-J. Wu, W. K. Moon, and W.-L. Wu, “3-D breast ultrasound segmentation using active contour model,” </w:t>
      </w:r>
      <w:r w:rsidRPr="00F062D9">
        <w:rPr>
          <w:rFonts w:ascii="Century" w:hAnsi="Century"/>
          <w:i/>
          <w:iCs/>
          <w:noProof/>
          <w:sz w:val="18"/>
          <w:szCs w:val="18"/>
        </w:rPr>
        <w:t>Ultrasound Med. Biol.</w:t>
      </w:r>
      <w:r w:rsidRPr="00F062D9">
        <w:rPr>
          <w:rFonts w:ascii="Century" w:hAnsi="Century"/>
          <w:noProof/>
          <w:sz w:val="18"/>
          <w:szCs w:val="18"/>
        </w:rPr>
        <w:t>, vol. 29, no. 7, pp. 1017–1026,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w:t>
      </w:r>
      <w:r w:rsidRPr="00F062D9">
        <w:rPr>
          <w:rFonts w:ascii="Century" w:hAnsi="Century"/>
          <w:noProof/>
          <w:sz w:val="18"/>
          <w:szCs w:val="18"/>
        </w:rPr>
        <w:tab/>
        <w:t xml:space="preserve">R.-F. Chang, W.-J. Wu, W. K. Moon, and D.-R. Chen, “Automatic ultrasound segmentation and morphology based diagnosis of solid breast tumors,” </w:t>
      </w:r>
      <w:r w:rsidRPr="00F062D9">
        <w:rPr>
          <w:rFonts w:ascii="Century" w:hAnsi="Century"/>
          <w:i/>
          <w:iCs/>
          <w:noProof/>
          <w:sz w:val="18"/>
          <w:szCs w:val="18"/>
        </w:rPr>
        <w:t>Breast Cancer Res. Treat.</w:t>
      </w:r>
      <w:r w:rsidRPr="00F062D9">
        <w:rPr>
          <w:rFonts w:ascii="Century" w:hAnsi="Century"/>
          <w:noProof/>
          <w:sz w:val="18"/>
          <w:szCs w:val="18"/>
        </w:rPr>
        <w:t>, vol. 89, no. 2, pp. 179–185, 200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w:t>
      </w:r>
      <w:r w:rsidRPr="00F062D9">
        <w:rPr>
          <w:rFonts w:ascii="Century" w:hAnsi="Century"/>
          <w:noProof/>
          <w:sz w:val="18"/>
          <w:szCs w:val="18"/>
        </w:rPr>
        <w:tab/>
        <w:t xml:space="preserve">C. B. Burckhardt, “Speckle in ultrasound B-mode scans,” </w:t>
      </w:r>
      <w:r w:rsidRPr="00F062D9">
        <w:rPr>
          <w:rFonts w:ascii="Century" w:hAnsi="Century"/>
          <w:i/>
          <w:iCs/>
          <w:noProof/>
          <w:sz w:val="18"/>
          <w:szCs w:val="18"/>
        </w:rPr>
        <w:t>IEEE Trans. Sonics Ultrason.</w:t>
      </w:r>
      <w:r w:rsidRPr="00F062D9">
        <w:rPr>
          <w:rFonts w:ascii="Century" w:hAnsi="Century"/>
          <w:noProof/>
          <w:sz w:val="18"/>
          <w:szCs w:val="18"/>
        </w:rPr>
        <w:t>, vol. 25, no. 1, pp. 1–6, Jan. 197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w:t>
      </w:r>
      <w:r w:rsidRPr="00F062D9">
        <w:rPr>
          <w:rFonts w:ascii="Century" w:hAnsi="Century"/>
          <w:noProof/>
          <w:sz w:val="18"/>
          <w:szCs w:val="18"/>
        </w:rPr>
        <w:tab/>
        <w:t xml:space="preserve">P. Hellier, P. Coupé, X. Morandi, and D. L. Collins, “An automatic geometrical and statistical method to detect acoustic shadows in intraoperative ultrasound brain images.,” </w:t>
      </w:r>
      <w:r w:rsidRPr="00F062D9">
        <w:rPr>
          <w:rFonts w:ascii="Century" w:hAnsi="Century"/>
          <w:i/>
          <w:iCs/>
          <w:noProof/>
          <w:sz w:val="18"/>
          <w:szCs w:val="18"/>
        </w:rPr>
        <w:t>Med. Image Anal.</w:t>
      </w:r>
      <w:r w:rsidRPr="00F062D9">
        <w:rPr>
          <w:rFonts w:ascii="Century" w:hAnsi="Century"/>
          <w:noProof/>
          <w:sz w:val="18"/>
          <w:szCs w:val="18"/>
        </w:rPr>
        <w:t>, vol. 14, no. 2, pp. 195–204, Apr.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w:t>
      </w:r>
      <w:r w:rsidRPr="00F062D9">
        <w:rPr>
          <w:rFonts w:ascii="Century" w:hAnsi="Century"/>
          <w:noProof/>
          <w:sz w:val="18"/>
          <w:szCs w:val="18"/>
        </w:rPr>
        <w:tab/>
        <w:t>H. Y. Chai, L. K. Wee, and E. Supriyanto, “Edge detection in ultrasound images using speckle reducing anisotropic diffusion in canny edge detector framework,” pp. 226–231, Jul.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lastRenderedPageBreak/>
        <w:t>[8]</w:t>
      </w:r>
      <w:r w:rsidRPr="00F062D9">
        <w:rPr>
          <w:rFonts w:ascii="Century" w:hAnsi="Century"/>
          <w:noProof/>
          <w:sz w:val="18"/>
          <w:szCs w:val="18"/>
        </w:rPr>
        <w:tab/>
        <w:t xml:space="preserve">F. S. Azar, D. N. Metaxas, and M. D. Schnall, “Methods for Modeling and Predicting Mechanical Deformations of the Breast under External Perturbations,” </w:t>
      </w:r>
      <w:r w:rsidRPr="00F062D9">
        <w:rPr>
          <w:rFonts w:ascii="Century" w:hAnsi="Century"/>
          <w:i/>
          <w:iCs/>
          <w:noProof/>
          <w:sz w:val="18"/>
          <w:szCs w:val="18"/>
        </w:rPr>
        <w:t>Handb. Numer. Anal.</w:t>
      </w:r>
      <w:r w:rsidRPr="00F062D9">
        <w:rPr>
          <w:rFonts w:ascii="Century" w:hAnsi="Century"/>
          <w:noProof/>
          <w:sz w:val="18"/>
          <w:szCs w:val="18"/>
        </w:rPr>
        <w:t>, vol. 12, pp. 591–656, 200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9]</w:t>
      </w:r>
      <w:r w:rsidRPr="00F062D9">
        <w:rPr>
          <w:rFonts w:ascii="Century" w:hAnsi="Century"/>
          <w:noProof/>
          <w:sz w:val="18"/>
          <w:szCs w:val="18"/>
        </w:rPr>
        <w:tab/>
        <w:t xml:space="preserve">A. Madabhushi and D. N. Metaxas, “Combining low-, high-level and empirical domain knowledge for automated segmentation of ultrasonic breast lesions,” </w:t>
      </w:r>
      <w:r w:rsidRPr="00F062D9">
        <w:rPr>
          <w:rFonts w:ascii="Century" w:hAnsi="Century"/>
          <w:i/>
          <w:iCs/>
          <w:noProof/>
          <w:sz w:val="18"/>
          <w:szCs w:val="18"/>
        </w:rPr>
        <w:t>IEEE Trans. Med. Imaging</w:t>
      </w:r>
      <w:r w:rsidRPr="00F062D9">
        <w:rPr>
          <w:rFonts w:ascii="Century" w:hAnsi="Century"/>
          <w:noProof/>
          <w:sz w:val="18"/>
          <w:szCs w:val="18"/>
        </w:rPr>
        <w:t>, vol. 22, no. 2, pp. 155–169,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0]</w:t>
      </w:r>
      <w:r w:rsidRPr="00F062D9">
        <w:rPr>
          <w:rFonts w:ascii="Century" w:hAnsi="Century"/>
          <w:noProof/>
          <w:sz w:val="18"/>
          <w:szCs w:val="18"/>
        </w:rPr>
        <w:tab/>
        <w:t xml:space="preserve">A. T. Stavros, D. Thickman, C. L. Rapp, M. A. Dennis, S. H. Parker, and G. A. Sisney, “Solid breast nodules: Use of sonography to distinguish between benign and malignant lesions,” </w:t>
      </w:r>
      <w:r w:rsidRPr="00F062D9">
        <w:rPr>
          <w:rFonts w:ascii="Century" w:hAnsi="Century"/>
          <w:i/>
          <w:iCs/>
          <w:noProof/>
          <w:sz w:val="18"/>
          <w:szCs w:val="18"/>
        </w:rPr>
        <w:t>Radiology</w:t>
      </w:r>
      <w:r w:rsidRPr="00F062D9">
        <w:rPr>
          <w:rFonts w:ascii="Century" w:hAnsi="Century"/>
          <w:noProof/>
          <w:sz w:val="18"/>
          <w:szCs w:val="18"/>
        </w:rPr>
        <w:t>, vol. 196, no. 1, pp. 123–134, 199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1]</w:t>
      </w:r>
      <w:r w:rsidRPr="00F062D9">
        <w:rPr>
          <w:rFonts w:ascii="Century" w:hAnsi="Century"/>
          <w:noProof/>
          <w:sz w:val="18"/>
          <w:szCs w:val="18"/>
        </w:rPr>
        <w:tab/>
        <w:t xml:space="preserve">W. Leutch and D. Leutch, </w:t>
      </w:r>
      <w:r w:rsidRPr="00F062D9">
        <w:rPr>
          <w:rFonts w:ascii="Century" w:hAnsi="Century"/>
          <w:i/>
          <w:iCs/>
          <w:noProof/>
          <w:sz w:val="18"/>
          <w:szCs w:val="18"/>
        </w:rPr>
        <w:t>Teachign Atlas of Breast ultrasound</w:t>
      </w:r>
      <w:r w:rsidRPr="00F062D9">
        <w:rPr>
          <w:rFonts w:ascii="Century" w:hAnsi="Century"/>
          <w:noProof/>
          <w:sz w:val="18"/>
          <w:szCs w:val="18"/>
        </w:rPr>
        <w:t>. New York: Thieme Medical, 200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2]</w:t>
      </w:r>
      <w:r w:rsidRPr="00F062D9">
        <w:rPr>
          <w:rFonts w:ascii="Century" w:hAnsi="Century"/>
          <w:noProof/>
          <w:sz w:val="18"/>
          <w:szCs w:val="18"/>
        </w:rPr>
        <w:tab/>
        <w:t xml:space="preserve">R. Sivakumar, M. K. Gayathri, and D. Nedumaran, “Speckle Filtering of Ultrasound B-Scan Images - A Comparative Study of Single Scale Spatial Adaptive Filters, Multiscale Filter and Diffusion Filters,” </w:t>
      </w:r>
      <w:r w:rsidRPr="00F062D9">
        <w:rPr>
          <w:rFonts w:ascii="Century" w:hAnsi="Century"/>
          <w:i/>
          <w:iCs/>
          <w:noProof/>
          <w:sz w:val="18"/>
          <w:szCs w:val="18"/>
        </w:rPr>
        <w:t>Int. J. Eng. Technol.</w:t>
      </w:r>
      <w:r w:rsidRPr="00F062D9">
        <w:rPr>
          <w:rFonts w:ascii="Century" w:hAnsi="Century"/>
          <w:noProof/>
          <w:sz w:val="18"/>
          <w:szCs w:val="18"/>
        </w:rPr>
        <w:t>, vol. 2, no. 6,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3]</w:t>
      </w:r>
      <w:r w:rsidRPr="00F062D9">
        <w:rPr>
          <w:rFonts w:ascii="Century" w:hAnsi="Century"/>
          <w:noProof/>
          <w:sz w:val="18"/>
          <w:szCs w:val="18"/>
        </w:rPr>
        <w:tab/>
        <w:t xml:space="preserve">S. Sahu, M. Dubey, M. I. Khan, and J. Kumar, “Comparative Evaluation of Filters for Liver Ultrasound Image Enhancement,” </w:t>
      </w:r>
      <w:r w:rsidRPr="00F062D9">
        <w:rPr>
          <w:rFonts w:ascii="Century" w:hAnsi="Century"/>
          <w:i/>
          <w:iCs/>
          <w:noProof/>
          <w:sz w:val="18"/>
          <w:szCs w:val="18"/>
        </w:rPr>
        <w:t>Int. J. Emerg. Trends Technol. Comput. Sci.</w:t>
      </w:r>
      <w:r w:rsidRPr="00F062D9">
        <w:rPr>
          <w:rFonts w:ascii="Century" w:hAnsi="Century"/>
          <w:noProof/>
          <w:sz w:val="18"/>
          <w:szCs w:val="18"/>
        </w:rPr>
        <w:t>, vol. 2, no. 1, 201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4]</w:t>
      </w:r>
      <w:r w:rsidRPr="00F062D9">
        <w:rPr>
          <w:rFonts w:ascii="Century" w:hAnsi="Century"/>
          <w:noProof/>
          <w:sz w:val="18"/>
          <w:szCs w:val="18"/>
        </w:rPr>
        <w:tab/>
        <w:t>P. T. A. S. B. P. S. Hiremath, “Removal of Gaussian Noise in Despeckling Medical Ultrasound Images.”</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5]</w:t>
      </w:r>
      <w:r w:rsidRPr="00F062D9">
        <w:rPr>
          <w:rFonts w:ascii="Century" w:hAnsi="Century"/>
          <w:noProof/>
          <w:sz w:val="18"/>
          <w:szCs w:val="18"/>
        </w:rPr>
        <w:tab/>
        <w:t xml:space="preserve">K. Z. Abd-Elmoniem, A.-B. M. Youssef, and Y. M. Kadah, “Real-time speckle reduction and coherence enhancement in ultrasound imaging via nonlinear anisotropic diffusion,” </w:t>
      </w:r>
      <w:r w:rsidRPr="00F062D9">
        <w:rPr>
          <w:rFonts w:ascii="Century" w:hAnsi="Century"/>
          <w:i/>
          <w:iCs/>
          <w:noProof/>
          <w:sz w:val="18"/>
          <w:szCs w:val="18"/>
        </w:rPr>
        <w:t>IEEE Trans. Biomed. Eng.</w:t>
      </w:r>
      <w:r w:rsidRPr="00F062D9">
        <w:rPr>
          <w:rFonts w:ascii="Century" w:hAnsi="Century"/>
          <w:noProof/>
          <w:sz w:val="18"/>
          <w:szCs w:val="18"/>
        </w:rPr>
        <w:t>, vol. 49, no. 9, pp. 997–1014,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6]</w:t>
      </w:r>
      <w:r w:rsidRPr="00F062D9">
        <w:rPr>
          <w:rFonts w:ascii="Century" w:hAnsi="Century"/>
          <w:noProof/>
          <w:sz w:val="18"/>
          <w:szCs w:val="18"/>
        </w:rPr>
        <w:tab/>
        <w:t xml:space="preserve">F. Guan, P. Ton, S. Ge, and L. Zhao, “Anisotropic diffusion filtering for ultrasound speckle reduction,” </w:t>
      </w:r>
      <w:r w:rsidRPr="00F062D9">
        <w:rPr>
          <w:rFonts w:ascii="Century" w:hAnsi="Century"/>
          <w:i/>
          <w:iCs/>
          <w:noProof/>
          <w:sz w:val="18"/>
          <w:szCs w:val="18"/>
        </w:rPr>
        <w:t>Sci. China Technol. Sci.</w:t>
      </w:r>
      <w:r w:rsidRPr="00F062D9">
        <w:rPr>
          <w:rFonts w:ascii="Century" w:hAnsi="Century"/>
          <w:noProof/>
          <w:sz w:val="18"/>
          <w:szCs w:val="18"/>
        </w:rPr>
        <w:t>, vol. 57, no. 3, pp. 607–614, Mar.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7]</w:t>
      </w:r>
      <w:r w:rsidRPr="00F062D9">
        <w:rPr>
          <w:rFonts w:ascii="Century" w:hAnsi="Century"/>
          <w:noProof/>
          <w:sz w:val="18"/>
          <w:szCs w:val="18"/>
        </w:rPr>
        <w:tab/>
        <w:t xml:space="preserve">P. Perona and J. Malik, “Scale-space and edge detection using anisotropic diffusion,” </w:t>
      </w:r>
      <w:r w:rsidRPr="00F062D9">
        <w:rPr>
          <w:rFonts w:ascii="Century" w:hAnsi="Century"/>
          <w:i/>
          <w:iCs/>
          <w:noProof/>
          <w:sz w:val="18"/>
          <w:szCs w:val="18"/>
        </w:rPr>
        <w:t>IEEE Trans. Pattern Anal. Mach. Intell.</w:t>
      </w:r>
      <w:r w:rsidRPr="00F062D9">
        <w:rPr>
          <w:rFonts w:ascii="Century" w:hAnsi="Century"/>
          <w:noProof/>
          <w:sz w:val="18"/>
          <w:szCs w:val="18"/>
        </w:rPr>
        <w:t>, vol. 12, no. 7, pp. 629–639, Jul. 199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8]</w:t>
      </w:r>
      <w:r w:rsidRPr="00F062D9">
        <w:rPr>
          <w:rFonts w:ascii="Century" w:hAnsi="Century"/>
          <w:noProof/>
          <w:sz w:val="18"/>
          <w:szCs w:val="18"/>
        </w:rPr>
        <w:tab/>
        <w:t xml:space="preserve">G. Ramos-Llordén, G. Vegas-Sánchez-Ferrero, S. Aja-Fernández, M. Martín-Fernández, and C. Alberola-López, </w:t>
      </w:r>
      <w:r w:rsidRPr="00F062D9">
        <w:rPr>
          <w:rFonts w:ascii="Century" w:hAnsi="Century"/>
          <w:i/>
          <w:iCs/>
          <w:noProof/>
          <w:sz w:val="18"/>
          <w:szCs w:val="18"/>
        </w:rPr>
        <w:t>XIII Mediterranean Conference on Medical and Biological Engineering and Computing 2013</w:t>
      </w:r>
      <w:r w:rsidRPr="00F062D9">
        <w:rPr>
          <w:rFonts w:ascii="Century" w:hAnsi="Century"/>
          <w:noProof/>
          <w:sz w:val="18"/>
          <w:szCs w:val="18"/>
        </w:rPr>
        <w:t>, vol. 41. Cham: Springer International Publishing,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19]</w:t>
      </w:r>
      <w:r w:rsidRPr="00F062D9">
        <w:rPr>
          <w:rFonts w:ascii="Century" w:hAnsi="Century"/>
          <w:noProof/>
          <w:sz w:val="18"/>
          <w:szCs w:val="18"/>
        </w:rPr>
        <w:tab/>
        <w:t xml:space="preserve">C. Lv and G. Wang, “Image Contrast Enhancement by Optimal Histogram Matching,” </w:t>
      </w:r>
      <w:r w:rsidRPr="00F062D9">
        <w:rPr>
          <w:rFonts w:ascii="Century" w:hAnsi="Century"/>
          <w:i/>
          <w:iCs/>
          <w:noProof/>
          <w:sz w:val="18"/>
          <w:szCs w:val="18"/>
        </w:rPr>
        <w:t>J. Comput. Inf. Syst.</w:t>
      </w:r>
      <w:r w:rsidRPr="00F062D9">
        <w:rPr>
          <w:rFonts w:ascii="Century" w:hAnsi="Century"/>
          <w:noProof/>
          <w:sz w:val="18"/>
          <w:szCs w:val="18"/>
        </w:rPr>
        <w:t>, vol. 3, pp. 1163–1170, 201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0]</w:t>
      </w:r>
      <w:r w:rsidRPr="00F062D9">
        <w:rPr>
          <w:rFonts w:ascii="Century" w:hAnsi="Century"/>
          <w:noProof/>
          <w:sz w:val="18"/>
          <w:szCs w:val="18"/>
        </w:rPr>
        <w:tab/>
        <w:t xml:space="preserve">D.-S. Huang, M. McGinnity, L. Heutte, and X.-P. Zhang, Eds., </w:t>
      </w:r>
      <w:r w:rsidRPr="00F062D9">
        <w:rPr>
          <w:rFonts w:ascii="Century" w:hAnsi="Century"/>
          <w:i/>
          <w:iCs/>
          <w:noProof/>
          <w:sz w:val="18"/>
          <w:szCs w:val="18"/>
        </w:rPr>
        <w:t>Advanced Intelligent Computing Theories and Applications</w:t>
      </w:r>
      <w:r w:rsidRPr="00F062D9">
        <w:rPr>
          <w:rFonts w:ascii="Century" w:hAnsi="Century"/>
          <w:noProof/>
          <w:sz w:val="18"/>
          <w:szCs w:val="18"/>
        </w:rPr>
        <w:t>, vol. 93. Berlin, Heidelberg: Springer Berlin Heidelberg,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1]</w:t>
      </w:r>
      <w:r w:rsidRPr="00F062D9">
        <w:rPr>
          <w:rFonts w:ascii="Century" w:hAnsi="Century"/>
          <w:noProof/>
          <w:sz w:val="18"/>
          <w:szCs w:val="18"/>
        </w:rPr>
        <w:tab/>
        <w:t xml:space="preserve">S.-F. Huang, Y.-C. Chen, and K. M. Woo, “Neural network analysis applied to tumor segmentation on 3D breast ultrasound images,” in </w:t>
      </w:r>
      <w:r w:rsidRPr="00F062D9">
        <w:rPr>
          <w:rFonts w:ascii="Century" w:hAnsi="Century"/>
          <w:i/>
          <w:iCs/>
          <w:noProof/>
          <w:sz w:val="18"/>
          <w:szCs w:val="18"/>
        </w:rPr>
        <w:t>2008 5th IEEE International Symposium on Biomedical Imaging: From Nano to Macro, Proceedings, ISBI</w:t>
      </w:r>
      <w:r w:rsidRPr="00F062D9">
        <w:rPr>
          <w:rFonts w:ascii="Century" w:hAnsi="Century"/>
          <w:noProof/>
          <w:sz w:val="18"/>
          <w:szCs w:val="18"/>
        </w:rPr>
        <w:t>, 2008, pp. 1303–1306.</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2]</w:t>
      </w:r>
      <w:r w:rsidRPr="00F062D9">
        <w:rPr>
          <w:rFonts w:ascii="Century" w:hAnsi="Century"/>
          <w:noProof/>
          <w:sz w:val="18"/>
          <w:szCs w:val="18"/>
        </w:rPr>
        <w:tab/>
        <w:t xml:space="preserve">J. L. Mateo and A. Fernández-Caballero, “Finding out general tendencies in speckle noise reduction in ultrasound images,” </w:t>
      </w:r>
      <w:r w:rsidRPr="00F062D9">
        <w:rPr>
          <w:rFonts w:ascii="Century" w:hAnsi="Century"/>
          <w:i/>
          <w:iCs/>
          <w:noProof/>
          <w:sz w:val="18"/>
          <w:szCs w:val="18"/>
        </w:rPr>
        <w:t>Expert Syst. Appl.</w:t>
      </w:r>
      <w:r w:rsidRPr="00F062D9">
        <w:rPr>
          <w:rFonts w:ascii="Century" w:hAnsi="Century"/>
          <w:noProof/>
          <w:sz w:val="18"/>
          <w:szCs w:val="18"/>
        </w:rPr>
        <w:t>, vol. 36, no. 4, pp. 7786–7797, May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3]</w:t>
      </w:r>
      <w:r w:rsidRPr="00F062D9">
        <w:rPr>
          <w:rFonts w:ascii="Century" w:hAnsi="Century"/>
          <w:noProof/>
          <w:sz w:val="18"/>
          <w:szCs w:val="18"/>
        </w:rPr>
        <w:tab/>
        <w:t>R. Kaur, “Histogram Equalization Tool</w:t>
      </w:r>
      <w:r w:rsidRPr="00F062D9">
        <w:rPr>
          <w:noProof/>
          <w:sz w:val="18"/>
          <w:szCs w:val="18"/>
        </w:rPr>
        <w:t> </w:t>
      </w:r>
      <w:r w:rsidRPr="00F062D9">
        <w:rPr>
          <w:rFonts w:ascii="Century" w:hAnsi="Century"/>
          <w:noProof/>
          <w:sz w:val="18"/>
          <w:szCs w:val="18"/>
        </w:rPr>
        <w:t>: Brightness Preservation and Contrast Enhancement using Segmentation with,</w:t>
      </w:r>
      <w:r w:rsidRPr="00F062D9">
        <w:rPr>
          <w:rFonts w:ascii="Century" w:hAnsi="Century" w:cs="Century"/>
          <w:noProof/>
          <w:sz w:val="18"/>
          <w:szCs w:val="18"/>
        </w:rPr>
        <w:t>”</w:t>
      </w:r>
      <w:r w:rsidRPr="00F062D9">
        <w:rPr>
          <w:rFonts w:ascii="Century" w:hAnsi="Century"/>
          <w:noProof/>
          <w:sz w:val="18"/>
          <w:szCs w:val="18"/>
        </w:rPr>
        <w:t xml:space="preserve"> </w:t>
      </w:r>
      <w:r w:rsidRPr="00F062D9">
        <w:rPr>
          <w:rFonts w:ascii="Century" w:hAnsi="Century"/>
          <w:i/>
          <w:iCs/>
          <w:noProof/>
          <w:sz w:val="18"/>
          <w:szCs w:val="18"/>
        </w:rPr>
        <w:t>Int. J. Comput. Appl.</w:t>
      </w:r>
      <w:r w:rsidRPr="00F062D9">
        <w:rPr>
          <w:rFonts w:ascii="Century" w:hAnsi="Century"/>
          <w:noProof/>
          <w:sz w:val="18"/>
          <w:szCs w:val="18"/>
        </w:rPr>
        <w:t>, vol. 111, no. 2, pp. 11–23, 201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4]</w:t>
      </w:r>
      <w:r w:rsidRPr="00F062D9">
        <w:rPr>
          <w:rFonts w:ascii="Century" w:hAnsi="Century"/>
          <w:noProof/>
          <w:sz w:val="18"/>
          <w:szCs w:val="18"/>
        </w:rPr>
        <w:tab/>
        <w:t xml:space="preserve">A. Rajaei, E. Dallalzadeh, and L. Rangarajan, “Segmentation of Pre-processed Medical Images: An Approach Based on Range Filter,” </w:t>
      </w:r>
      <w:r w:rsidRPr="00F062D9">
        <w:rPr>
          <w:rFonts w:ascii="Century" w:hAnsi="Century"/>
          <w:i/>
          <w:iCs/>
          <w:noProof/>
          <w:sz w:val="18"/>
          <w:szCs w:val="18"/>
        </w:rPr>
        <w:t>Int. J. Image, Graph. Signal Process.</w:t>
      </w:r>
      <w:r w:rsidRPr="00F062D9">
        <w:rPr>
          <w:rFonts w:ascii="Century" w:hAnsi="Century"/>
          <w:noProof/>
          <w:sz w:val="18"/>
          <w:szCs w:val="18"/>
        </w:rPr>
        <w:t>, vol. 4, no. 9, p. 8, Sep.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5]</w:t>
      </w:r>
      <w:r w:rsidRPr="00F062D9">
        <w:rPr>
          <w:rFonts w:ascii="Century" w:hAnsi="Century"/>
          <w:noProof/>
          <w:sz w:val="18"/>
          <w:szCs w:val="18"/>
        </w:rPr>
        <w:tab/>
        <w:t xml:space="preserve">Y. Y. Liao, J. C. Wu, C. H. Li, and C. K. Yeh, “Texture feature analysis for breast ultrasound image enhancement,” </w:t>
      </w:r>
      <w:r w:rsidRPr="00F062D9">
        <w:rPr>
          <w:rFonts w:ascii="Century" w:hAnsi="Century"/>
          <w:i/>
          <w:iCs/>
          <w:noProof/>
          <w:sz w:val="18"/>
          <w:szCs w:val="18"/>
        </w:rPr>
        <w:t>Ultrason Imaging</w:t>
      </w:r>
      <w:r w:rsidRPr="00F062D9">
        <w:rPr>
          <w:rFonts w:ascii="Century" w:hAnsi="Century"/>
          <w:noProof/>
          <w:sz w:val="18"/>
          <w:szCs w:val="18"/>
        </w:rPr>
        <w:t>, vol. 33, pp. 264–278,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6]</w:t>
      </w:r>
      <w:r w:rsidRPr="00F062D9">
        <w:rPr>
          <w:rFonts w:ascii="Century" w:hAnsi="Century"/>
          <w:noProof/>
          <w:sz w:val="18"/>
          <w:szCs w:val="18"/>
        </w:rPr>
        <w:tab/>
        <w:t xml:space="preserve">S. Selvarajah and S. R. Kodituwakku, “Analysis and Comparison of Texture Features for Content Based Image Retrieval,” </w:t>
      </w:r>
      <w:r w:rsidRPr="00F062D9">
        <w:rPr>
          <w:rFonts w:ascii="Century" w:hAnsi="Century"/>
          <w:i/>
          <w:iCs/>
          <w:noProof/>
          <w:sz w:val="18"/>
          <w:szCs w:val="18"/>
        </w:rPr>
        <w:t>Int. J. Latest Trends Comput.</w:t>
      </w:r>
      <w:r w:rsidRPr="00F062D9">
        <w:rPr>
          <w:rFonts w:ascii="Century" w:hAnsi="Century"/>
          <w:noProof/>
          <w:sz w:val="18"/>
          <w:szCs w:val="18"/>
        </w:rPr>
        <w:t>, vol. 2, no. 1, pp. 108–113,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7]</w:t>
      </w:r>
      <w:r w:rsidRPr="00F062D9">
        <w:rPr>
          <w:rFonts w:ascii="Century" w:hAnsi="Century"/>
          <w:noProof/>
          <w:sz w:val="18"/>
          <w:szCs w:val="18"/>
        </w:rPr>
        <w:tab/>
        <w:t xml:space="preserve">N. Aggarwal and R. K. Agrawal, “First and Second Order Statistics Features for Classification of Magnetic Resonance Brain Images,” </w:t>
      </w:r>
      <w:r w:rsidRPr="00F062D9">
        <w:rPr>
          <w:rFonts w:ascii="Century" w:hAnsi="Century"/>
          <w:i/>
          <w:iCs/>
          <w:noProof/>
          <w:sz w:val="18"/>
          <w:szCs w:val="18"/>
        </w:rPr>
        <w:t>J. Signal Inf. Process.</w:t>
      </w:r>
      <w:r w:rsidRPr="00F062D9">
        <w:rPr>
          <w:rFonts w:ascii="Century" w:hAnsi="Century"/>
          <w:noProof/>
          <w:sz w:val="18"/>
          <w:szCs w:val="18"/>
        </w:rPr>
        <w:t>, vol. 3, no. May, pp. 146–153,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8]</w:t>
      </w:r>
      <w:r w:rsidRPr="00F062D9">
        <w:rPr>
          <w:rFonts w:ascii="Century" w:hAnsi="Century"/>
          <w:noProof/>
          <w:sz w:val="18"/>
          <w:szCs w:val="18"/>
        </w:rPr>
        <w:tab/>
        <w:t xml:space="preserve">N. Piliouras, I. Kalatzis, N. Dimitropoulos, and D. Cavouras, “Development of the cubic least squares mapping linear-kernel support vector machine classifier for improving the characterization of breast lesions on ultrasound,” </w:t>
      </w:r>
      <w:r w:rsidRPr="00F062D9">
        <w:rPr>
          <w:rFonts w:ascii="Century" w:hAnsi="Century"/>
          <w:i/>
          <w:iCs/>
          <w:noProof/>
          <w:sz w:val="18"/>
          <w:szCs w:val="18"/>
        </w:rPr>
        <w:t>Comput. Med. Imaging Graph.</w:t>
      </w:r>
      <w:r w:rsidRPr="00F062D9">
        <w:rPr>
          <w:rFonts w:ascii="Century" w:hAnsi="Century"/>
          <w:noProof/>
          <w:sz w:val="18"/>
          <w:szCs w:val="18"/>
        </w:rPr>
        <w:t>, vol. 28, no. 5, pp. 247–255, 200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29]</w:t>
      </w:r>
      <w:r w:rsidRPr="00F062D9">
        <w:rPr>
          <w:rFonts w:ascii="Century" w:hAnsi="Century"/>
          <w:noProof/>
          <w:sz w:val="18"/>
          <w:szCs w:val="18"/>
        </w:rPr>
        <w:tab/>
        <w:t xml:space="preserve">R. M. Haralick, “Statistical and structural approaches to texture,” </w:t>
      </w:r>
      <w:r w:rsidRPr="00F062D9">
        <w:rPr>
          <w:rFonts w:ascii="Century" w:hAnsi="Century"/>
          <w:i/>
          <w:iCs/>
          <w:noProof/>
          <w:sz w:val="18"/>
          <w:szCs w:val="18"/>
        </w:rPr>
        <w:t>Proc. IEEE</w:t>
      </w:r>
      <w:r w:rsidRPr="00F062D9">
        <w:rPr>
          <w:rFonts w:ascii="Century" w:hAnsi="Century"/>
          <w:noProof/>
          <w:sz w:val="18"/>
          <w:szCs w:val="18"/>
        </w:rPr>
        <w:t>, vol. 67, no. 5, pp. 786–804, 197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0]</w:t>
      </w:r>
      <w:r w:rsidRPr="00F062D9">
        <w:rPr>
          <w:rFonts w:ascii="Century" w:hAnsi="Century"/>
          <w:noProof/>
          <w:sz w:val="18"/>
          <w:szCs w:val="18"/>
        </w:rPr>
        <w:tab/>
        <w:t xml:space="preserve">B. Liu, H. D. Cheng, J. Huang, J. Tian, X. Tang, and J. Liu, “Fully automatic and segmentation-robust classification of breast tumors based on local texture analysis of ultrasound images,” </w:t>
      </w:r>
      <w:r w:rsidRPr="00F062D9">
        <w:rPr>
          <w:rFonts w:ascii="Century" w:hAnsi="Century"/>
          <w:i/>
          <w:iCs/>
          <w:noProof/>
          <w:sz w:val="18"/>
          <w:szCs w:val="18"/>
        </w:rPr>
        <w:t>Pattern Recognit.</w:t>
      </w:r>
      <w:r w:rsidRPr="00F062D9">
        <w:rPr>
          <w:rFonts w:ascii="Century" w:hAnsi="Century"/>
          <w:noProof/>
          <w:sz w:val="18"/>
          <w:szCs w:val="18"/>
        </w:rPr>
        <w:t>, vol. 43, no. 1, pp. 280–298,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1]</w:t>
      </w:r>
      <w:r w:rsidRPr="00F062D9">
        <w:rPr>
          <w:rFonts w:ascii="Century" w:hAnsi="Century"/>
          <w:noProof/>
          <w:sz w:val="18"/>
          <w:szCs w:val="18"/>
        </w:rPr>
        <w:tab/>
        <w:t xml:space="preserve">X. Tang, “Texture information in run-length matrices,” </w:t>
      </w:r>
      <w:r w:rsidRPr="00F062D9">
        <w:rPr>
          <w:rFonts w:ascii="Century" w:hAnsi="Century"/>
          <w:i/>
          <w:iCs/>
          <w:noProof/>
          <w:sz w:val="18"/>
          <w:szCs w:val="18"/>
        </w:rPr>
        <w:t>Image Process. IEEE Trans.</w:t>
      </w:r>
      <w:r w:rsidRPr="00F062D9">
        <w:rPr>
          <w:rFonts w:ascii="Century" w:hAnsi="Century"/>
          <w:noProof/>
          <w:sz w:val="18"/>
          <w:szCs w:val="18"/>
        </w:rPr>
        <w:t>, vol. 7, no. 11, pp. 1602–1609, 199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lastRenderedPageBreak/>
        <w:t>[32]</w:t>
      </w:r>
      <w:r w:rsidRPr="00F062D9">
        <w:rPr>
          <w:rFonts w:ascii="Century" w:hAnsi="Century"/>
          <w:noProof/>
          <w:sz w:val="18"/>
          <w:szCs w:val="18"/>
        </w:rPr>
        <w:tab/>
        <w:t xml:space="preserve">V. G. Murmis, J. J. Gisvold, T. M. Kinter, and J. F. Greenleaf, “Texture analysis of ultrasound B-scans to aid diagnosis of cancerous lesions in the breast,” in </w:t>
      </w:r>
      <w:r w:rsidRPr="00F062D9">
        <w:rPr>
          <w:rFonts w:ascii="Century" w:hAnsi="Century"/>
          <w:i/>
          <w:iCs/>
          <w:noProof/>
          <w:sz w:val="18"/>
          <w:szCs w:val="18"/>
        </w:rPr>
        <w:t>Ultrasonics Symposium, 1988. Proceedings., IEEE 1988</w:t>
      </w:r>
      <w:r w:rsidRPr="00F062D9">
        <w:rPr>
          <w:rFonts w:ascii="Century" w:hAnsi="Century"/>
          <w:noProof/>
          <w:sz w:val="18"/>
          <w:szCs w:val="18"/>
        </w:rPr>
        <w:t>, 1988, pp. 839–842 vol.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3]</w:t>
      </w:r>
      <w:r w:rsidRPr="00F062D9">
        <w:rPr>
          <w:rFonts w:ascii="Century" w:hAnsi="Century"/>
          <w:noProof/>
          <w:sz w:val="18"/>
          <w:szCs w:val="18"/>
        </w:rPr>
        <w:tab/>
        <w:t xml:space="preserve">F. Lefebvre, M. Meunier, F. Thibault, P. Laugier, and G. Berger, “Computerized ultrasound B-scan characterization of breast nodules,” </w:t>
      </w:r>
      <w:r w:rsidRPr="00F062D9">
        <w:rPr>
          <w:rFonts w:ascii="Century" w:hAnsi="Century"/>
          <w:i/>
          <w:iCs/>
          <w:noProof/>
          <w:sz w:val="18"/>
          <w:szCs w:val="18"/>
        </w:rPr>
        <w:t>Ultrasound Med. Biol.</w:t>
      </w:r>
      <w:r w:rsidRPr="00F062D9">
        <w:rPr>
          <w:rFonts w:ascii="Century" w:hAnsi="Century"/>
          <w:noProof/>
          <w:sz w:val="18"/>
          <w:szCs w:val="18"/>
        </w:rPr>
        <w:t>, vol. 26, no. 9, pp. 1421–1428, 200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4]</w:t>
      </w:r>
      <w:r w:rsidRPr="00F062D9">
        <w:rPr>
          <w:rFonts w:ascii="Century" w:hAnsi="Century"/>
          <w:noProof/>
          <w:sz w:val="18"/>
          <w:szCs w:val="18"/>
        </w:rPr>
        <w:tab/>
        <w:t xml:space="preserve">I. S. Yassine, S. Belfkih, S. Najah, and H. Zenkouar, “A new method for texture image segmentation,” in </w:t>
      </w:r>
      <w:r w:rsidRPr="00F062D9">
        <w:rPr>
          <w:rFonts w:ascii="Century" w:hAnsi="Century"/>
          <w:i/>
          <w:iCs/>
          <w:noProof/>
          <w:sz w:val="18"/>
          <w:szCs w:val="18"/>
        </w:rPr>
        <w:t>2010 5th International Symposium On I/V Communications and Mobile Network</w:t>
      </w:r>
      <w:r w:rsidRPr="00F062D9">
        <w:rPr>
          <w:rFonts w:ascii="Century" w:hAnsi="Century"/>
          <w:noProof/>
          <w:sz w:val="18"/>
          <w:szCs w:val="18"/>
        </w:rPr>
        <w:t>, 2010, pp. 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5]</w:t>
      </w:r>
      <w:r w:rsidRPr="00F062D9">
        <w:rPr>
          <w:rFonts w:ascii="Century" w:hAnsi="Century"/>
          <w:noProof/>
          <w:sz w:val="18"/>
          <w:szCs w:val="18"/>
        </w:rPr>
        <w:tab/>
        <w:t xml:space="preserve">A. M. Badawi and M. A. El-Mahdy, “Path planning simulation for 3D ultrasound guided needle biopsy system,” </w:t>
      </w:r>
      <w:r w:rsidRPr="00F062D9">
        <w:rPr>
          <w:rFonts w:ascii="Century" w:hAnsi="Century"/>
          <w:i/>
          <w:iCs/>
          <w:noProof/>
          <w:sz w:val="18"/>
          <w:szCs w:val="18"/>
        </w:rPr>
        <w:t>Circuits Syst. 2003 IEEE 46th Midwest Symp.</w:t>
      </w:r>
      <w:r w:rsidRPr="00F062D9">
        <w:rPr>
          <w:rFonts w:ascii="Century" w:hAnsi="Century"/>
          <w:noProof/>
          <w:sz w:val="18"/>
          <w:szCs w:val="18"/>
        </w:rPr>
        <w:t>, vol. 1, pp. 345–347,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6]</w:t>
      </w:r>
      <w:r w:rsidRPr="00F062D9">
        <w:rPr>
          <w:rFonts w:ascii="Century" w:hAnsi="Century"/>
          <w:noProof/>
          <w:sz w:val="18"/>
          <w:szCs w:val="18"/>
        </w:rPr>
        <w:tab/>
        <w:t xml:space="preserve">Q.-H. Huang, S.-Y. Lee, L.-Z. Liu, M.-H. Lu, L.-W. Jin, and A.-H. Li, “A robust graph-based segmentation method for breast tumors in ultrasound images,” </w:t>
      </w:r>
      <w:r w:rsidRPr="00F062D9">
        <w:rPr>
          <w:rFonts w:ascii="Century" w:hAnsi="Century"/>
          <w:i/>
          <w:iCs/>
          <w:noProof/>
          <w:sz w:val="18"/>
          <w:szCs w:val="18"/>
        </w:rPr>
        <w:t>Ultrasonics</w:t>
      </w:r>
      <w:r w:rsidRPr="00F062D9">
        <w:rPr>
          <w:rFonts w:ascii="Century" w:hAnsi="Century"/>
          <w:noProof/>
          <w:sz w:val="18"/>
          <w:szCs w:val="18"/>
        </w:rPr>
        <w:t>, vol. 52, no. 2, pp. 266–275,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7]</w:t>
      </w:r>
      <w:r w:rsidRPr="00F062D9">
        <w:rPr>
          <w:rFonts w:ascii="Century" w:hAnsi="Century"/>
          <w:noProof/>
          <w:sz w:val="18"/>
          <w:szCs w:val="18"/>
        </w:rPr>
        <w:tab/>
        <w:t xml:space="preserve">J. Jiao and Y. Wang, “Automatic boundary detection in breast ultrasound images based on improved pulse coupled neural network and active contour model,” in </w:t>
      </w:r>
      <w:r w:rsidRPr="00F062D9">
        <w:rPr>
          <w:rFonts w:ascii="Century" w:hAnsi="Century"/>
          <w:i/>
          <w:iCs/>
          <w:noProof/>
          <w:sz w:val="18"/>
          <w:szCs w:val="18"/>
        </w:rPr>
        <w:t>5th International Conference on Bioinformatics and Biomedical Engineering, iCBBE 2011</w:t>
      </w:r>
      <w:r w:rsidRPr="00F062D9">
        <w:rPr>
          <w:rFonts w:ascii="Century" w:hAnsi="Century"/>
          <w:noProof/>
          <w:sz w:val="18"/>
          <w:szCs w:val="18"/>
        </w:rPr>
        <w:t>,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8]</w:t>
      </w:r>
      <w:r w:rsidRPr="00F062D9">
        <w:rPr>
          <w:rFonts w:ascii="Century" w:hAnsi="Century"/>
          <w:noProof/>
          <w:sz w:val="18"/>
          <w:szCs w:val="18"/>
        </w:rPr>
        <w:tab/>
        <w:t>Y. Huang, D. Chen, and S. Chang, “Segmentation for Breast Tumors on Sonography,” pp. 835–846, 201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39]</w:t>
      </w:r>
      <w:r w:rsidRPr="00F062D9">
        <w:rPr>
          <w:rFonts w:ascii="Century" w:hAnsi="Century"/>
          <w:noProof/>
          <w:sz w:val="18"/>
          <w:szCs w:val="18"/>
        </w:rPr>
        <w:tab/>
        <w:t xml:space="preserve">Y.-L. Huang, Y.-R. Jiang, D.-R. Chen, and W. K. Moon, “Level set contouring for breast tumor in sonography.,” </w:t>
      </w:r>
      <w:r w:rsidRPr="00F062D9">
        <w:rPr>
          <w:rFonts w:ascii="Century" w:hAnsi="Century"/>
          <w:i/>
          <w:iCs/>
          <w:noProof/>
          <w:sz w:val="18"/>
          <w:szCs w:val="18"/>
        </w:rPr>
        <w:t>J. Digit. Imaging</w:t>
      </w:r>
      <w:r w:rsidRPr="00F062D9">
        <w:rPr>
          <w:rFonts w:ascii="Century" w:hAnsi="Century"/>
          <w:noProof/>
          <w:sz w:val="18"/>
          <w:szCs w:val="18"/>
        </w:rPr>
        <w:t>, vol. 20, no. 3, pp. 238–47, Sep. 2007.</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0]</w:t>
      </w:r>
      <w:r w:rsidRPr="00F062D9">
        <w:rPr>
          <w:rFonts w:ascii="Century" w:hAnsi="Century"/>
          <w:noProof/>
          <w:sz w:val="18"/>
          <w:szCs w:val="18"/>
        </w:rPr>
        <w:tab/>
        <w:t xml:space="preserve">Han Chumning, Guo Huadong, and Wang Changlin, “Edge preservation evaluation of digital speckle filters,” in </w:t>
      </w:r>
      <w:r w:rsidRPr="00F062D9">
        <w:rPr>
          <w:rFonts w:ascii="Century" w:hAnsi="Century"/>
          <w:i/>
          <w:iCs/>
          <w:noProof/>
          <w:sz w:val="18"/>
          <w:szCs w:val="18"/>
        </w:rPr>
        <w:t>IEEE International Geoscience and Remote Sensing Symposium</w:t>
      </w:r>
      <w:r w:rsidRPr="00F062D9">
        <w:rPr>
          <w:rFonts w:ascii="Century" w:hAnsi="Century"/>
          <w:noProof/>
          <w:sz w:val="18"/>
          <w:szCs w:val="18"/>
        </w:rPr>
        <w:t>, 2002, vol. 4, pp. 2471–247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1]</w:t>
      </w:r>
      <w:r w:rsidRPr="00F062D9">
        <w:rPr>
          <w:rFonts w:ascii="Century" w:hAnsi="Century"/>
          <w:noProof/>
          <w:sz w:val="18"/>
          <w:szCs w:val="18"/>
        </w:rPr>
        <w:tab/>
        <w:t xml:space="preserve">S. Osher and R. P. Fedkiw, “Level Set Methods: An Overview and Some Recent Results,” </w:t>
      </w:r>
      <w:r w:rsidRPr="00F062D9">
        <w:rPr>
          <w:rFonts w:ascii="Century" w:hAnsi="Century"/>
          <w:i/>
          <w:iCs/>
          <w:noProof/>
          <w:sz w:val="18"/>
          <w:szCs w:val="18"/>
        </w:rPr>
        <w:t>J. Comput. Phys.</w:t>
      </w:r>
      <w:r w:rsidRPr="00F062D9">
        <w:rPr>
          <w:rFonts w:ascii="Century" w:hAnsi="Century"/>
          <w:noProof/>
          <w:sz w:val="18"/>
          <w:szCs w:val="18"/>
        </w:rPr>
        <w:t>, vol. 169, no. 2, pp. 463–502, May 200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2]</w:t>
      </w:r>
      <w:r w:rsidRPr="00F062D9">
        <w:rPr>
          <w:rFonts w:ascii="Century" w:hAnsi="Century"/>
          <w:noProof/>
          <w:sz w:val="18"/>
          <w:szCs w:val="18"/>
        </w:rPr>
        <w:tab/>
        <w:t>S. O. Richard Tsai, “Level Set Methods and Their Applications in Image Science.”</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3]</w:t>
      </w:r>
      <w:r w:rsidRPr="00F062D9">
        <w:rPr>
          <w:rFonts w:ascii="Century" w:hAnsi="Century"/>
          <w:noProof/>
          <w:sz w:val="18"/>
          <w:szCs w:val="18"/>
        </w:rPr>
        <w:tab/>
        <w:t xml:space="preserve">M. Khare and R. K. Srivastava, “Medical Image Segmentation using Level set Method without reinitialization,” in </w:t>
      </w:r>
      <w:r w:rsidRPr="00F062D9">
        <w:rPr>
          <w:rFonts w:ascii="Century" w:hAnsi="Century"/>
          <w:i/>
          <w:iCs/>
          <w:noProof/>
          <w:sz w:val="18"/>
          <w:szCs w:val="18"/>
        </w:rPr>
        <w:t>International Conference on Signal, Image and Video Processing (ICSIVP 2012)</w:t>
      </w:r>
      <w:r w:rsidRPr="00F062D9">
        <w:rPr>
          <w:rFonts w:ascii="Century" w:hAnsi="Century"/>
          <w:noProof/>
          <w:sz w:val="18"/>
          <w:szCs w:val="18"/>
        </w:rPr>
        <w:t>, 201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4]</w:t>
      </w:r>
      <w:r w:rsidRPr="00F062D9">
        <w:rPr>
          <w:rFonts w:ascii="Century" w:hAnsi="Century"/>
          <w:noProof/>
          <w:sz w:val="18"/>
          <w:szCs w:val="18"/>
        </w:rPr>
        <w:tab/>
        <w:t xml:space="preserve">J. S. Suri and A. A. Farag, </w:t>
      </w:r>
      <w:r w:rsidRPr="00F062D9">
        <w:rPr>
          <w:rFonts w:ascii="Century" w:hAnsi="Century"/>
          <w:i/>
          <w:iCs/>
          <w:noProof/>
          <w:sz w:val="18"/>
          <w:szCs w:val="18"/>
        </w:rPr>
        <w:t>Deformable Models</w:t>
      </w:r>
      <w:r w:rsidRPr="00F062D9">
        <w:rPr>
          <w:rFonts w:ascii="Century" w:hAnsi="Century"/>
          <w:noProof/>
          <w:sz w:val="18"/>
          <w:szCs w:val="18"/>
        </w:rPr>
        <w:t>. New York, NY: Springer New York, 2007.</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5]</w:t>
      </w:r>
      <w:r w:rsidRPr="00F062D9">
        <w:rPr>
          <w:rFonts w:ascii="Century" w:hAnsi="Century"/>
          <w:noProof/>
          <w:sz w:val="18"/>
          <w:szCs w:val="18"/>
        </w:rPr>
        <w:tab/>
        <w:t xml:space="preserve">Y.-C. Lin, Y.-L. Huang, and D.-R. Chen, “Breast Tumor Segmentation Based on Level-Set Method in 3D Sonography,” in </w:t>
      </w:r>
      <w:r w:rsidRPr="00F062D9">
        <w:rPr>
          <w:rFonts w:ascii="Century" w:hAnsi="Century"/>
          <w:i/>
          <w:iCs/>
          <w:noProof/>
          <w:sz w:val="18"/>
          <w:szCs w:val="18"/>
        </w:rPr>
        <w:t>Innovative Mobile and Internet Services in Ubiquitous Computing (IMIS), 2013 Seventh International Conference on</w:t>
      </w:r>
      <w:r w:rsidRPr="00F062D9">
        <w:rPr>
          <w:rFonts w:ascii="Century" w:hAnsi="Century"/>
          <w:noProof/>
          <w:sz w:val="18"/>
          <w:szCs w:val="18"/>
        </w:rPr>
        <w:t>, 2013, pp. 637–64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6]</w:t>
      </w:r>
      <w:r w:rsidRPr="00F062D9">
        <w:rPr>
          <w:rFonts w:ascii="Century" w:hAnsi="Century"/>
          <w:noProof/>
          <w:sz w:val="18"/>
          <w:szCs w:val="18"/>
        </w:rPr>
        <w:tab/>
        <w:t xml:space="preserve">S. Misra, K. J. Macura, K. T. Ramesh, and A. M. Okamura, “The importance of organ geometry and boundary constraints for planning of medical interventions,” </w:t>
      </w:r>
      <w:r w:rsidRPr="00F062D9">
        <w:rPr>
          <w:rFonts w:ascii="Century" w:hAnsi="Century"/>
          <w:i/>
          <w:iCs/>
          <w:noProof/>
          <w:sz w:val="18"/>
          <w:szCs w:val="18"/>
        </w:rPr>
        <w:t>Med. Eng. Phys.</w:t>
      </w:r>
      <w:r w:rsidRPr="00F062D9">
        <w:rPr>
          <w:rFonts w:ascii="Century" w:hAnsi="Century"/>
          <w:noProof/>
          <w:sz w:val="18"/>
          <w:szCs w:val="18"/>
        </w:rPr>
        <w:t>, vol. 31, no. 2, pp. 195–206,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7]</w:t>
      </w:r>
      <w:r w:rsidRPr="00F062D9">
        <w:rPr>
          <w:rFonts w:ascii="Century" w:hAnsi="Century"/>
          <w:noProof/>
          <w:sz w:val="18"/>
          <w:szCs w:val="18"/>
        </w:rPr>
        <w:tab/>
        <w:t xml:space="preserve">N. V Ruiter, T. O. Müller, R. Stotzka, H. Gemmeke, J. R. Reichenbach, and W. A. Kaiser, “Automatic image matching for breast cancer diagnostics by a 3D deformation model of the mamma.,” </w:t>
      </w:r>
      <w:r w:rsidRPr="00F062D9">
        <w:rPr>
          <w:rFonts w:ascii="Century" w:hAnsi="Century"/>
          <w:i/>
          <w:iCs/>
          <w:noProof/>
          <w:sz w:val="18"/>
          <w:szCs w:val="18"/>
        </w:rPr>
        <w:t>Biomed. Tech.</w:t>
      </w:r>
      <w:r w:rsidRPr="00F062D9">
        <w:rPr>
          <w:rFonts w:ascii="Century" w:hAnsi="Century"/>
          <w:noProof/>
          <w:sz w:val="18"/>
          <w:szCs w:val="18"/>
        </w:rPr>
        <w:t>, vol. 47 Suppl 1, pp. 644–647,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8]</w:t>
      </w:r>
      <w:r w:rsidRPr="00F062D9">
        <w:rPr>
          <w:rFonts w:ascii="Century" w:hAnsi="Century"/>
          <w:noProof/>
          <w:sz w:val="18"/>
          <w:szCs w:val="18"/>
        </w:rPr>
        <w:tab/>
        <w:t xml:space="preserve">J. Olivier and L. Paulhac, </w:t>
      </w:r>
      <w:r w:rsidRPr="00F062D9">
        <w:rPr>
          <w:rFonts w:ascii="Century" w:hAnsi="Century"/>
          <w:i/>
          <w:iCs/>
          <w:noProof/>
          <w:sz w:val="18"/>
          <w:szCs w:val="18"/>
        </w:rPr>
        <w:t>3D Ultrasound Image Segmentation: Interactive Texture-Based Approaches, Medical Imaging, ),</w:t>
      </w:r>
      <w:r w:rsidRPr="00F062D9">
        <w:rPr>
          <w:rFonts w:ascii="Century" w:hAnsi="Century"/>
          <w:noProof/>
          <w:sz w:val="18"/>
          <w:szCs w:val="18"/>
        </w:rPr>
        <w:t>. Intechopen,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49]</w:t>
      </w:r>
      <w:r w:rsidRPr="00F062D9">
        <w:rPr>
          <w:rFonts w:ascii="Century" w:hAnsi="Century"/>
          <w:noProof/>
          <w:sz w:val="18"/>
          <w:szCs w:val="18"/>
        </w:rPr>
        <w:tab/>
        <w:t xml:space="preserve">Z. Fanti, F. Torres, and F. Arámbula Cosío, “Preliminary results in large bone segmentation from 3D freehand ultrasound,” in </w:t>
      </w:r>
      <w:r w:rsidRPr="00F062D9">
        <w:rPr>
          <w:rFonts w:ascii="Century" w:hAnsi="Century"/>
          <w:i/>
          <w:iCs/>
          <w:noProof/>
          <w:sz w:val="18"/>
          <w:szCs w:val="18"/>
        </w:rPr>
        <w:t>Proceedings of SPIE - The International Society for Optical Engineering</w:t>
      </w:r>
      <w:r w:rsidRPr="00F062D9">
        <w:rPr>
          <w:rFonts w:ascii="Century" w:hAnsi="Century"/>
          <w:noProof/>
          <w:sz w:val="18"/>
          <w:szCs w:val="18"/>
        </w:rPr>
        <w:t>, 2013, vol. 8922, p. 89220F.</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0]</w:t>
      </w:r>
      <w:r w:rsidRPr="00F062D9">
        <w:rPr>
          <w:rFonts w:ascii="Century" w:hAnsi="Century"/>
          <w:noProof/>
          <w:sz w:val="18"/>
          <w:szCs w:val="18"/>
        </w:rPr>
        <w:tab/>
        <w:t xml:space="preserve">Y. Sato, C.-F. Westin, A. Bhalerao, S. Nakajima, N. Shiraga, S. Tamura, and R. Kikinis, “Tissue classification based on 3D local intensity structures for volume rendering,” </w:t>
      </w:r>
      <w:r w:rsidRPr="00F062D9">
        <w:rPr>
          <w:rFonts w:ascii="Century" w:hAnsi="Century"/>
          <w:i/>
          <w:iCs/>
          <w:noProof/>
          <w:sz w:val="18"/>
          <w:szCs w:val="18"/>
        </w:rPr>
        <w:t>Vis. Comput. Graph. IEEE Trans.</w:t>
      </w:r>
      <w:r w:rsidRPr="00F062D9">
        <w:rPr>
          <w:rFonts w:ascii="Century" w:hAnsi="Century"/>
          <w:noProof/>
          <w:sz w:val="18"/>
          <w:szCs w:val="18"/>
        </w:rPr>
        <w:t>, vol. 6, no. 2, pp. 160–180, 200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1]</w:t>
      </w:r>
      <w:r w:rsidRPr="00F062D9">
        <w:rPr>
          <w:rFonts w:ascii="Century" w:hAnsi="Century"/>
          <w:noProof/>
          <w:sz w:val="18"/>
          <w:szCs w:val="18"/>
        </w:rPr>
        <w:tab/>
        <w:t xml:space="preserve">K. L. V. A. F. Frangi W. J. Niessen and M. A. Viergever., </w:t>
      </w:r>
      <w:r w:rsidRPr="00F062D9">
        <w:rPr>
          <w:rFonts w:ascii="Century" w:hAnsi="Century"/>
          <w:i/>
          <w:iCs/>
          <w:noProof/>
          <w:sz w:val="18"/>
          <w:szCs w:val="18"/>
        </w:rPr>
        <w:t>Multiscale vessel enhancement filtering</w:t>
      </w:r>
      <w:r w:rsidRPr="00F062D9">
        <w:rPr>
          <w:rFonts w:ascii="Century" w:hAnsi="Century"/>
          <w:noProof/>
          <w:sz w:val="18"/>
          <w:szCs w:val="18"/>
        </w:rPr>
        <w:t>. Springer, MICCAI</w:t>
      </w:r>
      <w:r w:rsidRPr="00F062D9">
        <w:rPr>
          <w:rFonts w:ascii="Tahoma" w:hAnsi="Tahoma" w:cs="Tahoma"/>
          <w:noProof/>
          <w:sz w:val="18"/>
          <w:szCs w:val="18"/>
        </w:rPr>
        <w:t>�</w:t>
      </w:r>
      <w:r w:rsidRPr="00F062D9">
        <w:rPr>
          <w:rFonts w:ascii="Century" w:hAnsi="Century"/>
          <w:noProof/>
          <w:sz w:val="18"/>
          <w:szCs w:val="18"/>
        </w:rPr>
        <w:t>98 Medical Image Computing and Computer-Assisted Intervention, 199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2]</w:t>
      </w:r>
      <w:r w:rsidRPr="00F062D9">
        <w:rPr>
          <w:rFonts w:ascii="Century" w:hAnsi="Century"/>
          <w:noProof/>
          <w:sz w:val="18"/>
          <w:szCs w:val="18"/>
        </w:rPr>
        <w:tab/>
        <w:t>I. Rish, “An empirical study of the naive bayes classifier.”</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3]</w:t>
      </w:r>
      <w:r w:rsidRPr="00F062D9">
        <w:rPr>
          <w:rFonts w:ascii="Century" w:hAnsi="Century"/>
          <w:noProof/>
          <w:sz w:val="18"/>
          <w:szCs w:val="18"/>
        </w:rPr>
        <w:tab/>
        <w:t xml:space="preserve">R. San José-Estépar, M. Martín-Fernández, P. P. Caballero-Martínez, C. Alberola-López, and J. Ruiz-Alzola, “A theoretical framework to three-dimensional ultrasound reconstruction from irregularly sampled data,” </w:t>
      </w:r>
      <w:r w:rsidRPr="00F062D9">
        <w:rPr>
          <w:rFonts w:ascii="Century" w:hAnsi="Century"/>
          <w:i/>
          <w:iCs/>
          <w:noProof/>
          <w:sz w:val="18"/>
          <w:szCs w:val="18"/>
        </w:rPr>
        <w:t>Ultrasound Med. Biol.</w:t>
      </w:r>
      <w:r w:rsidRPr="00F062D9">
        <w:rPr>
          <w:rFonts w:ascii="Century" w:hAnsi="Century"/>
          <w:noProof/>
          <w:sz w:val="18"/>
          <w:szCs w:val="18"/>
        </w:rPr>
        <w:t>, vol. 29, no. 2, pp. 255–269,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4]</w:t>
      </w:r>
      <w:r w:rsidRPr="00F062D9">
        <w:rPr>
          <w:rFonts w:ascii="Century" w:hAnsi="Century"/>
          <w:noProof/>
          <w:sz w:val="18"/>
          <w:szCs w:val="18"/>
        </w:rPr>
        <w:tab/>
        <w:t xml:space="preserve">W. Y. Zhang, R. N. Rohling, and D. K. Pai, “Surface extraction with a three-dimensional freehand ultrasound system.,” </w:t>
      </w:r>
      <w:r w:rsidRPr="00F062D9">
        <w:rPr>
          <w:rFonts w:ascii="Century" w:hAnsi="Century"/>
          <w:i/>
          <w:iCs/>
          <w:noProof/>
          <w:sz w:val="18"/>
          <w:szCs w:val="18"/>
        </w:rPr>
        <w:t>Ultrasound Med. Biol.</w:t>
      </w:r>
      <w:r w:rsidRPr="00F062D9">
        <w:rPr>
          <w:rFonts w:ascii="Century" w:hAnsi="Century"/>
          <w:noProof/>
          <w:sz w:val="18"/>
          <w:szCs w:val="18"/>
        </w:rPr>
        <w:t>, vol. 30, no. 11, pp. 1461–73, Nov. 200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5]</w:t>
      </w:r>
      <w:r w:rsidRPr="00F062D9">
        <w:rPr>
          <w:rFonts w:ascii="Century" w:hAnsi="Century"/>
          <w:noProof/>
          <w:sz w:val="18"/>
          <w:szCs w:val="18"/>
        </w:rPr>
        <w:tab/>
        <w:t xml:space="preserve">Y. Zhang, R. Rohling, and D. K. Pai, “Direct Surface Extraction from 3D Freehand Ultrasound Images,” in </w:t>
      </w:r>
      <w:r w:rsidRPr="00F062D9">
        <w:rPr>
          <w:rFonts w:ascii="Century" w:hAnsi="Century"/>
          <w:i/>
          <w:iCs/>
          <w:noProof/>
          <w:sz w:val="18"/>
          <w:szCs w:val="18"/>
        </w:rPr>
        <w:t>Proceedings of the Conference on Visualization ’02</w:t>
      </w:r>
      <w:r w:rsidRPr="00F062D9">
        <w:rPr>
          <w:rFonts w:ascii="Century" w:hAnsi="Century"/>
          <w:noProof/>
          <w:sz w:val="18"/>
          <w:szCs w:val="18"/>
        </w:rPr>
        <w:t>, 2002, pp. 45–5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lastRenderedPageBreak/>
        <w:t>[56]</w:t>
      </w:r>
      <w:r w:rsidRPr="00F062D9">
        <w:rPr>
          <w:rFonts w:ascii="Century" w:hAnsi="Century"/>
          <w:noProof/>
          <w:sz w:val="18"/>
          <w:szCs w:val="18"/>
        </w:rPr>
        <w:tab/>
        <w:t xml:space="preserve">H. M. Hamdan, A. B. Youssef, and M. E. Rasmy, “The potential of mathematical morphology for contour extraction from ultrasound images,” in </w:t>
      </w:r>
      <w:r w:rsidRPr="00F062D9">
        <w:rPr>
          <w:rFonts w:ascii="Century" w:hAnsi="Century"/>
          <w:i/>
          <w:iCs/>
          <w:noProof/>
          <w:sz w:val="18"/>
          <w:szCs w:val="18"/>
        </w:rPr>
        <w:t>Proceedings of 18th Annual International Conference of the IEEE Engineering in Medicine and Biology Society</w:t>
      </w:r>
      <w:r w:rsidRPr="00F062D9">
        <w:rPr>
          <w:rFonts w:ascii="Century" w:hAnsi="Century"/>
          <w:noProof/>
          <w:sz w:val="18"/>
          <w:szCs w:val="18"/>
        </w:rPr>
        <w:t>, 1996, vol. 2, pp. 881–88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7]</w:t>
      </w:r>
      <w:r w:rsidRPr="00F062D9">
        <w:rPr>
          <w:rFonts w:ascii="Century" w:hAnsi="Century"/>
          <w:noProof/>
          <w:sz w:val="18"/>
          <w:szCs w:val="18"/>
        </w:rPr>
        <w:tab/>
        <w:t xml:space="preserve">J. W. Klingler, C. L. Vaughan, T. D. Fraker, and L. T. Andrews, “Segmentation of echocardiographic images using mathematical morphology.,” </w:t>
      </w:r>
      <w:r w:rsidRPr="00F062D9">
        <w:rPr>
          <w:rFonts w:ascii="Century" w:hAnsi="Century"/>
          <w:i/>
          <w:iCs/>
          <w:noProof/>
          <w:sz w:val="18"/>
          <w:szCs w:val="18"/>
        </w:rPr>
        <w:t>IEEE Trans. Biomed. Eng.</w:t>
      </w:r>
      <w:r w:rsidRPr="00F062D9">
        <w:rPr>
          <w:rFonts w:ascii="Century" w:hAnsi="Century"/>
          <w:noProof/>
          <w:sz w:val="18"/>
          <w:szCs w:val="18"/>
        </w:rPr>
        <w:t>, vol. 35, no. 11, pp. 925–34, Nov. 198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8]</w:t>
      </w:r>
      <w:r w:rsidRPr="00F062D9">
        <w:rPr>
          <w:rFonts w:ascii="Century" w:hAnsi="Century"/>
          <w:noProof/>
          <w:sz w:val="18"/>
          <w:szCs w:val="18"/>
        </w:rPr>
        <w:tab/>
        <w:t>K. M. Prabusankarlal and P.Thirumoorthy, “An Automated Segmentation Method for Tumor Detection in Breast Ultrasound Images,” vol. 2, no. 2, pp. 163–168, Feb.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59]</w:t>
      </w:r>
      <w:r w:rsidRPr="00F062D9">
        <w:rPr>
          <w:rFonts w:ascii="Century" w:hAnsi="Century"/>
          <w:noProof/>
          <w:sz w:val="18"/>
          <w:szCs w:val="18"/>
        </w:rPr>
        <w:tab/>
        <w:t xml:space="preserve">D. Chudasama, T. Patel, S. Joshi, and G. I. Prajapati, “Image Segmentation using Morphological Operations,” </w:t>
      </w:r>
      <w:r w:rsidRPr="00F062D9">
        <w:rPr>
          <w:rFonts w:ascii="Century" w:hAnsi="Century"/>
          <w:i/>
          <w:iCs/>
          <w:noProof/>
          <w:sz w:val="18"/>
          <w:szCs w:val="18"/>
        </w:rPr>
        <w:t>Int. J. Comput. Appl.</w:t>
      </w:r>
      <w:r w:rsidRPr="00F062D9">
        <w:rPr>
          <w:rFonts w:ascii="Century" w:hAnsi="Century"/>
          <w:noProof/>
          <w:sz w:val="18"/>
          <w:szCs w:val="18"/>
        </w:rPr>
        <w:t>, vol. 117, no. 18, pp. 16–1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0]</w:t>
      </w:r>
      <w:r w:rsidRPr="00F062D9">
        <w:rPr>
          <w:rFonts w:ascii="Century" w:hAnsi="Century"/>
          <w:noProof/>
          <w:sz w:val="18"/>
          <w:szCs w:val="18"/>
        </w:rPr>
        <w:tab/>
        <w:t xml:space="preserve">J. Suri, Y. Guo, C. Coad, T. Danielson, I. Elbakri, and R. Janer, “Image quality assessment via segmentation of breast lesion in X-ray and ultrasound phantom images from Fischer’s full Field Digital Mammography and Ultrasound (FFDMUS) System,” in </w:t>
      </w:r>
      <w:r w:rsidRPr="00F062D9">
        <w:rPr>
          <w:rFonts w:ascii="Century" w:hAnsi="Century"/>
          <w:i/>
          <w:iCs/>
          <w:noProof/>
          <w:sz w:val="18"/>
          <w:szCs w:val="18"/>
        </w:rPr>
        <w:t>Technology in Cancer Research and Treatment</w:t>
      </w:r>
      <w:r w:rsidRPr="00F062D9">
        <w:rPr>
          <w:rFonts w:ascii="Century" w:hAnsi="Century"/>
          <w:noProof/>
          <w:sz w:val="18"/>
          <w:szCs w:val="18"/>
        </w:rPr>
        <w:t>, 2005, vol. 4, no. 1, pp. 83–9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1]</w:t>
      </w:r>
      <w:r w:rsidRPr="00F062D9">
        <w:rPr>
          <w:rFonts w:ascii="Century" w:hAnsi="Century"/>
          <w:noProof/>
          <w:sz w:val="18"/>
          <w:szCs w:val="18"/>
        </w:rPr>
        <w:tab/>
        <w:t xml:space="preserve">L. A. Platenik, M. I. Miga, D. W. Roberts, K. E. Lunn, F. E. Kennedy, A. Hartov, and K. D. Paulsen, “In vivo quantification of retraction deformation modeling for updated image-guidance during neurosurgery,” </w:t>
      </w:r>
      <w:r w:rsidRPr="00F062D9">
        <w:rPr>
          <w:rFonts w:ascii="Century" w:hAnsi="Century"/>
          <w:i/>
          <w:iCs/>
          <w:noProof/>
          <w:sz w:val="18"/>
          <w:szCs w:val="18"/>
        </w:rPr>
        <w:t>IEEE Trans. Biomed. Eng.</w:t>
      </w:r>
      <w:r w:rsidRPr="00F062D9">
        <w:rPr>
          <w:rFonts w:ascii="Century" w:hAnsi="Century"/>
          <w:noProof/>
          <w:sz w:val="18"/>
          <w:szCs w:val="18"/>
        </w:rPr>
        <w:t>, vol. 49, no. 8, pp. 823–835, 200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2]</w:t>
      </w:r>
      <w:r w:rsidRPr="00F062D9">
        <w:rPr>
          <w:rFonts w:ascii="Century" w:hAnsi="Century"/>
          <w:noProof/>
          <w:sz w:val="18"/>
          <w:szCs w:val="18"/>
        </w:rPr>
        <w:tab/>
        <w:t xml:space="preserve">M. Nakamoto, H. Hirayama, Y. Sato, K. Konishi, Y. Kakeji, M. Hashizume, and S. Tamura, “Recovery of respiratory motion and deformation of the liver using laparoscopic freehand 3D ultrasound system,” </w:t>
      </w:r>
      <w:r w:rsidRPr="00F062D9">
        <w:rPr>
          <w:rFonts w:ascii="Century" w:hAnsi="Century"/>
          <w:i/>
          <w:iCs/>
          <w:noProof/>
          <w:sz w:val="18"/>
          <w:szCs w:val="18"/>
        </w:rPr>
        <w:t>Med. Image Anal.</w:t>
      </w:r>
      <w:r w:rsidRPr="00F062D9">
        <w:rPr>
          <w:rFonts w:ascii="Century" w:hAnsi="Century"/>
          <w:noProof/>
          <w:sz w:val="18"/>
          <w:szCs w:val="18"/>
        </w:rPr>
        <w:t>, vol. 11, no. 5, pp. 429–442, 2007.</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3]</w:t>
      </w:r>
      <w:r w:rsidRPr="00F062D9">
        <w:rPr>
          <w:rFonts w:ascii="Century" w:hAnsi="Century"/>
          <w:noProof/>
          <w:sz w:val="18"/>
          <w:szCs w:val="18"/>
        </w:rPr>
        <w:tab/>
        <w:t xml:space="preserve">O. Goksel and S. E. Salcudean, “B-Mode Ultrasound Image Simulation in Deformable 3-D Medium,” </w:t>
      </w:r>
      <w:r w:rsidRPr="00F062D9">
        <w:rPr>
          <w:rFonts w:ascii="Century" w:hAnsi="Century"/>
          <w:i/>
          <w:iCs/>
          <w:noProof/>
          <w:sz w:val="18"/>
          <w:szCs w:val="18"/>
        </w:rPr>
        <w:t>IEEE Trans. Med. Imaging,</w:t>
      </w:r>
      <w:r w:rsidRPr="00F062D9">
        <w:rPr>
          <w:rFonts w:ascii="Century" w:hAnsi="Century"/>
          <w:noProof/>
          <w:sz w:val="18"/>
          <w:szCs w:val="18"/>
        </w:rPr>
        <w:t xml:space="preserve"> vol. 28, pp. 1657–1669,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4]</w:t>
      </w:r>
      <w:r w:rsidRPr="00F062D9">
        <w:rPr>
          <w:rFonts w:ascii="Century" w:hAnsi="Century"/>
          <w:noProof/>
          <w:sz w:val="18"/>
          <w:szCs w:val="18"/>
        </w:rPr>
        <w:tab/>
        <w:t xml:space="preserve">K. E. Lunn, K. D. Paulsen, D. W. Roberts, F. E. Kennedy, A. Hartov, and J. D. West, “Displacement estimation with co-registered ultrasound for image guided neurosurgery: A quantitative in vivo porcine study,” </w:t>
      </w:r>
      <w:r w:rsidRPr="00F062D9">
        <w:rPr>
          <w:rFonts w:ascii="Century" w:hAnsi="Century"/>
          <w:i/>
          <w:iCs/>
          <w:noProof/>
          <w:sz w:val="18"/>
          <w:szCs w:val="18"/>
        </w:rPr>
        <w:t>IEEE Trans. Med. Imaging</w:t>
      </w:r>
      <w:r w:rsidRPr="00F062D9">
        <w:rPr>
          <w:rFonts w:ascii="Century" w:hAnsi="Century"/>
          <w:noProof/>
          <w:sz w:val="18"/>
          <w:szCs w:val="18"/>
        </w:rPr>
        <w:t>, vol. 22, no. 11, pp. 1358–1368,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5]</w:t>
      </w:r>
      <w:r w:rsidRPr="00F062D9">
        <w:rPr>
          <w:rFonts w:ascii="Century" w:hAnsi="Century"/>
          <w:noProof/>
          <w:sz w:val="18"/>
          <w:szCs w:val="18"/>
        </w:rPr>
        <w:tab/>
        <w:t xml:space="preserve">K. E. Lunn, A. Hartov, F. E. Kennedy, M. I. Miga, D. W. Roberts, L. A. Platenik, and K. D. Paulsen, “3D ultrasound as sparse data for intraoperative brain deformation model,” in </w:t>
      </w:r>
      <w:r w:rsidRPr="00F062D9">
        <w:rPr>
          <w:rFonts w:ascii="Century" w:hAnsi="Century"/>
          <w:i/>
          <w:iCs/>
          <w:noProof/>
          <w:sz w:val="18"/>
          <w:szCs w:val="18"/>
        </w:rPr>
        <w:t>Proceedings of SPIE - The International Society for Optical Engineering</w:t>
      </w:r>
      <w:r w:rsidRPr="00F062D9">
        <w:rPr>
          <w:rFonts w:ascii="Century" w:hAnsi="Century"/>
          <w:noProof/>
          <w:sz w:val="18"/>
          <w:szCs w:val="18"/>
        </w:rPr>
        <w:t>, 2001, vol. 4325, pp. 326–332.</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6]</w:t>
      </w:r>
      <w:r w:rsidRPr="00F062D9">
        <w:rPr>
          <w:rFonts w:ascii="Century" w:hAnsi="Century"/>
          <w:noProof/>
          <w:sz w:val="18"/>
          <w:szCs w:val="18"/>
        </w:rPr>
        <w:tab/>
        <w:t xml:space="preserve">K. E. Lunn, K. D. Paulsen, D. W. Roberts, F. E. Kennedy, A. Hartov, and L. A. Platenik, “Nonrigid brain registration: Synthesizing full volume deformation fields from model basis solutions constrained by partial volume intraoperative data,” </w:t>
      </w:r>
      <w:r w:rsidRPr="00F062D9">
        <w:rPr>
          <w:rFonts w:ascii="Century" w:hAnsi="Century"/>
          <w:i/>
          <w:iCs/>
          <w:noProof/>
          <w:sz w:val="18"/>
          <w:szCs w:val="18"/>
        </w:rPr>
        <w:t>Comput. Vis. Image Underst.</w:t>
      </w:r>
      <w:r w:rsidRPr="00F062D9">
        <w:rPr>
          <w:rFonts w:ascii="Century" w:hAnsi="Century"/>
          <w:noProof/>
          <w:sz w:val="18"/>
          <w:szCs w:val="18"/>
        </w:rPr>
        <w:t>, vol. 89, no. 2–3, pp. 299–317, 2003.</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7]</w:t>
      </w:r>
      <w:r w:rsidRPr="00F062D9">
        <w:rPr>
          <w:rFonts w:ascii="Century" w:hAnsi="Century"/>
          <w:noProof/>
          <w:sz w:val="18"/>
          <w:szCs w:val="18"/>
        </w:rPr>
        <w:tab/>
        <w:t xml:space="preserve">P. Jordan, S. Socrate, T. E. Zickler, and R. D. Howe, “Constitutive modeling of porcine liver in indentation using 3D ultrasound imaging,” </w:t>
      </w:r>
      <w:r w:rsidRPr="00F062D9">
        <w:rPr>
          <w:rFonts w:ascii="Century" w:hAnsi="Century"/>
          <w:i/>
          <w:iCs/>
          <w:noProof/>
          <w:sz w:val="18"/>
          <w:szCs w:val="18"/>
        </w:rPr>
        <w:t>J. Mech. Behav. Biomed. Mater.</w:t>
      </w:r>
      <w:r w:rsidRPr="00F062D9">
        <w:rPr>
          <w:rFonts w:ascii="Century" w:hAnsi="Century"/>
          <w:noProof/>
          <w:sz w:val="18"/>
          <w:szCs w:val="18"/>
        </w:rPr>
        <w:t>, vol. 2, no. 2, pp. 192–201,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8]</w:t>
      </w:r>
      <w:r w:rsidRPr="00F062D9">
        <w:rPr>
          <w:rFonts w:ascii="Century" w:hAnsi="Century"/>
          <w:noProof/>
          <w:sz w:val="18"/>
          <w:szCs w:val="18"/>
        </w:rPr>
        <w:tab/>
        <w:t xml:space="preserve">M. Mrug and J. J. Bissler, “Simulation of real-time ultrasound-guided renal biopsy,” </w:t>
      </w:r>
      <w:r w:rsidRPr="00F062D9">
        <w:rPr>
          <w:rFonts w:ascii="Century" w:hAnsi="Century"/>
          <w:i/>
          <w:iCs/>
          <w:noProof/>
          <w:sz w:val="18"/>
          <w:szCs w:val="18"/>
        </w:rPr>
        <w:t>Kidney Int.</w:t>
      </w:r>
      <w:r w:rsidRPr="00F062D9">
        <w:rPr>
          <w:rFonts w:ascii="Century" w:hAnsi="Century"/>
          <w:noProof/>
          <w:sz w:val="18"/>
          <w:szCs w:val="18"/>
        </w:rPr>
        <w:t>, vol. 78, no. 7, pp. 705–707, 2010.</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69]</w:t>
      </w:r>
      <w:r w:rsidRPr="00F062D9">
        <w:rPr>
          <w:rFonts w:ascii="Century" w:hAnsi="Century"/>
          <w:noProof/>
          <w:sz w:val="18"/>
          <w:szCs w:val="18"/>
        </w:rPr>
        <w:tab/>
        <w:t xml:space="preserve">A. Fedorov, N. Chrisochoides, R. Kikinis, and S. K. Warfield, “An evaluation of three approaches to tetrahedral mesh generation for deformable registration of brain MR images,” in </w:t>
      </w:r>
      <w:r w:rsidRPr="00F062D9">
        <w:rPr>
          <w:rFonts w:ascii="Century" w:hAnsi="Century"/>
          <w:i/>
          <w:iCs/>
          <w:noProof/>
          <w:sz w:val="18"/>
          <w:szCs w:val="18"/>
        </w:rPr>
        <w:t>2006 3rd IEEE International Symposium on Biomedical Imaging: From Nano to Macro - Proceedings</w:t>
      </w:r>
      <w:r w:rsidRPr="00F062D9">
        <w:rPr>
          <w:rFonts w:ascii="Century" w:hAnsi="Century"/>
          <w:noProof/>
          <w:sz w:val="18"/>
          <w:szCs w:val="18"/>
        </w:rPr>
        <w:t>, 2006, vol. 2006, pp. 658–66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0]</w:t>
      </w:r>
      <w:r w:rsidRPr="00F062D9">
        <w:rPr>
          <w:rFonts w:ascii="Century" w:hAnsi="Century"/>
          <w:noProof/>
          <w:sz w:val="18"/>
          <w:szCs w:val="18"/>
        </w:rPr>
        <w:tab/>
        <w:t xml:space="preserve">J.-P. Pons and J.-D. Boissonnat, “Delaunay Deformable Models: Topology-Adaptive Meshes Based on the Restricted Delaunay Triangulation,” in </w:t>
      </w:r>
      <w:r w:rsidRPr="00F062D9">
        <w:rPr>
          <w:rFonts w:ascii="Century" w:hAnsi="Century"/>
          <w:i/>
          <w:iCs/>
          <w:noProof/>
          <w:sz w:val="18"/>
          <w:szCs w:val="18"/>
        </w:rPr>
        <w:t>2007 IEEE Conference on Computer Vision and Pattern Recognition</w:t>
      </w:r>
      <w:r w:rsidRPr="00F062D9">
        <w:rPr>
          <w:rFonts w:ascii="Century" w:hAnsi="Century"/>
          <w:noProof/>
          <w:sz w:val="18"/>
          <w:szCs w:val="18"/>
        </w:rPr>
        <w:t>, 2007, pp. 1–8.</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1]</w:t>
      </w:r>
      <w:r w:rsidRPr="00F062D9">
        <w:rPr>
          <w:rFonts w:ascii="Century" w:hAnsi="Century"/>
          <w:noProof/>
          <w:sz w:val="18"/>
          <w:szCs w:val="18"/>
        </w:rPr>
        <w:tab/>
        <w:t>V. Ahanathapillai, J. Soraghan, and P. Sonecki, “Delaunay triangulation based image enhancement for echocardiography images,” Aug. 2009.</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2]</w:t>
      </w:r>
      <w:r w:rsidRPr="00F062D9">
        <w:rPr>
          <w:rFonts w:ascii="Century" w:hAnsi="Century"/>
          <w:noProof/>
          <w:sz w:val="18"/>
          <w:szCs w:val="18"/>
        </w:rPr>
        <w:tab/>
        <w:t xml:space="preserve">N. Archip, R. Rohling, V. Dessenne, P.-J. Erard, and L. P. Nolte, “Anatomical structure modeling from medical images.,” </w:t>
      </w:r>
      <w:r w:rsidRPr="00F062D9">
        <w:rPr>
          <w:rFonts w:ascii="Century" w:hAnsi="Century"/>
          <w:i/>
          <w:iCs/>
          <w:noProof/>
          <w:sz w:val="18"/>
          <w:szCs w:val="18"/>
        </w:rPr>
        <w:t>Comput. Methods Programs Biomed.</w:t>
      </w:r>
      <w:r w:rsidRPr="00F062D9">
        <w:rPr>
          <w:rFonts w:ascii="Century" w:hAnsi="Century"/>
          <w:noProof/>
          <w:sz w:val="18"/>
          <w:szCs w:val="18"/>
        </w:rPr>
        <w:t>, vol. 82, no. 3, pp. 203–15, Jun. 2006.</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3]</w:t>
      </w:r>
      <w:r w:rsidRPr="00F062D9">
        <w:rPr>
          <w:rFonts w:ascii="Century" w:hAnsi="Century"/>
          <w:noProof/>
          <w:sz w:val="18"/>
          <w:szCs w:val="18"/>
        </w:rPr>
        <w:tab/>
        <w:t xml:space="preserve">R. Machucho-Cadena, J. Rivera-Rovelo, and E. Bayro-Corrochano, “Geometric techniques for 3D tracking of ultrasound sensor, tumor segmentation in ultrasound images, and 3D reconstruction,” </w:t>
      </w:r>
      <w:r w:rsidRPr="00F062D9">
        <w:rPr>
          <w:rFonts w:ascii="Century" w:hAnsi="Century"/>
          <w:i/>
          <w:iCs/>
          <w:noProof/>
          <w:sz w:val="18"/>
          <w:szCs w:val="18"/>
        </w:rPr>
        <w:t>Pattern Recognit.</w:t>
      </w:r>
      <w:r w:rsidRPr="00F062D9">
        <w:rPr>
          <w:rFonts w:ascii="Century" w:hAnsi="Century"/>
          <w:noProof/>
          <w:sz w:val="18"/>
          <w:szCs w:val="18"/>
        </w:rPr>
        <w:t>, vol. 47, no. 5, pp. 1968–1987, May 2014.</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4]</w:t>
      </w:r>
      <w:r w:rsidRPr="00F062D9">
        <w:rPr>
          <w:rFonts w:ascii="Century" w:hAnsi="Century"/>
          <w:noProof/>
          <w:sz w:val="18"/>
          <w:szCs w:val="18"/>
        </w:rPr>
        <w:tab/>
        <w:t xml:space="preserve">V. Vergara Larrea, “Construction of Delaunay Triangulations on the Sphere: A Parallel Approach,” </w:t>
      </w:r>
      <w:r w:rsidRPr="00F062D9">
        <w:rPr>
          <w:rFonts w:ascii="Century" w:hAnsi="Century"/>
          <w:i/>
          <w:iCs/>
          <w:noProof/>
          <w:sz w:val="18"/>
          <w:szCs w:val="18"/>
        </w:rPr>
        <w:t>Electronic Theses, Treatises and Dissertations</w:t>
      </w:r>
      <w:r w:rsidRPr="00F062D9">
        <w:rPr>
          <w:rFonts w:ascii="Century" w:hAnsi="Century"/>
          <w:noProof/>
          <w:sz w:val="18"/>
          <w:szCs w:val="18"/>
        </w:rPr>
        <w:t>. 2011.</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5]</w:t>
      </w:r>
      <w:r w:rsidRPr="00F062D9">
        <w:rPr>
          <w:rFonts w:ascii="Century" w:hAnsi="Century"/>
          <w:noProof/>
          <w:sz w:val="18"/>
          <w:szCs w:val="18"/>
        </w:rPr>
        <w:tab/>
        <w:t xml:space="preserve">H. Si, “TetGen, a Delaunay-Based Quality Tetrahedral Mesh Generator,” </w:t>
      </w:r>
      <w:r w:rsidRPr="00F062D9">
        <w:rPr>
          <w:rFonts w:ascii="Century" w:hAnsi="Century"/>
          <w:i/>
          <w:iCs/>
          <w:noProof/>
          <w:sz w:val="18"/>
          <w:szCs w:val="18"/>
        </w:rPr>
        <w:t>ACM Trans. Math. Softw.</w:t>
      </w:r>
      <w:r w:rsidRPr="00F062D9">
        <w:rPr>
          <w:rFonts w:ascii="Century" w:hAnsi="Century"/>
          <w:noProof/>
          <w:sz w:val="18"/>
          <w:szCs w:val="18"/>
        </w:rPr>
        <w:t>, vol. 41, no. 2, pp. 1–36, Feb. 2015.</w:t>
      </w:r>
    </w:p>
    <w:p w:rsidR="00F062D9" w:rsidRPr="00F062D9" w:rsidRDefault="00F062D9" w:rsidP="00F062D9">
      <w:pPr>
        <w:pStyle w:val="NormalWeb"/>
        <w:spacing w:before="0" w:beforeAutospacing="0" w:after="0" w:afterAutospacing="0"/>
        <w:ind w:left="640" w:hanging="640"/>
        <w:divId w:val="2045402656"/>
        <w:rPr>
          <w:rFonts w:ascii="Century" w:hAnsi="Century"/>
          <w:noProof/>
          <w:sz w:val="18"/>
          <w:szCs w:val="18"/>
        </w:rPr>
      </w:pPr>
      <w:r w:rsidRPr="00F062D9">
        <w:rPr>
          <w:rFonts w:ascii="Century" w:hAnsi="Century"/>
          <w:noProof/>
          <w:sz w:val="18"/>
          <w:szCs w:val="18"/>
        </w:rPr>
        <w:t>[76]</w:t>
      </w:r>
      <w:r w:rsidRPr="00F062D9">
        <w:rPr>
          <w:rFonts w:ascii="Century" w:hAnsi="Century"/>
          <w:noProof/>
          <w:sz w:val="18"/>
          <w:szCs w:val="18"/>
        </w:rPr>
        <w:tab/>
        <w:t xml:space="preserve">Y. Wang, E. Helminen, and J. Jiang, “Building a virtual simulation platform for quasistatic breast ultrasound elastography using open source software: A preliminary investigation.,” </w:t>
      </w:r>
      <w:r w:rsidRPr="00F062D9">
        <w:rPr>
          <w:rFonts w:ascii="Century" w:hAnsi="Century"/>
          <w:i/>
          <w:iCs/>
          <w:noProof/>
          <w:sz w:val="18"/>
          <w:szCs w:val="18"/>
        </w:rPr>
        <w:t>Med. Phys.</w:t>
      </w:r>
      <w:r w:rsidRPr="00F062D9">
        <w:rPr>
          <w:rFonts w:ascii="Century" w:hAnsi="Century"/>
          <w:noProof/>
          <w:sz w:val="18"/>
          <w:szCs w:val="18"/>
        </w:rPr>
        <w:t xml:space="preserve">, vol. 42, no. 9, p. 5453, Sep. 2015. </w:t>
      </w:r>
    </w:p>
    <w:p w:rsidR="00F062D9" w:rsidRPr="00B62851" w:rsidRDefault="00F062D9" w:rsidP="00F062D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lastRenderedPageBreak/>
        <w:fldChar w:fldCharType="end"/>
      </w:r>
    </w:p>
    <w:sectPr w:rsidR="00F062D9" w:rsidRPr="00B62851" w:rsidSect="00696EC2">
      <w:footerReference w:type="default" r:id="rId13"/>
      <w:pgSz w:w="12240" w:h="15840"/>
      <w:pgMar w:top="1417" w:right="1701" w:bottom="1417" w:left="1701" w:header="708" w:footer="708" w:gutter="0"/>
      <w:pgNumType w:start="4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475D" w:rsidRDefault="00C9475D" w:rsidP="00696EC2">
      <w:pPr>
        <w:spacing w:after="0" w:line="240" w:lineRule="auto"/>
      </w:pPr>
      <w:r>
        <w:separator/>
      </w:r>
    </w:p>
  </w:endnote>
  <w:endnote w:type="continuationSeparator" w:id="0">
    <w:p w:rsidR="00C9475D" w:rsidRDefault="00C9475D"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3872536"/>
      <w:docPartObj>
        <w:docPartGallery w:val="Page Numbers (Bottom of Page)"/>
        <w:docPartUnique/>
      </w:docPartObj>
    </w:sdtPr>
    <w:sdtContent>
      <w:p w:rsidR="00696EC2" w:rsidRDefault="00696EC2">
        <w:pPr>
          <w:pStyle w:val="Piedepgina"/>
          <w:jc w:val="center"/>
        </w:pPr>
        <w:r>
          <w:fldChar w:fldCharType="begin"/>
        </w:r>
        <w:r>
          <w:instrText>PAGE   \* MERGEFORMAT</w:instrText>
        </w:r>
        <w:r>
          <w:fldChar w:fldCharType="separate"/>
        </w:r>
        <w:r w:rsidR="00890D26" w:rsidRPr="00890D26">
          <w:rPr>
            <w:noProof/>
            <w:lang w:val="es-ES"/>
          </w:rPr>
          <w:t>70</w:t>
        </w:r>
        <w:r>
          <w:fldChar w:fldCharType="end"/>
        </w:r>
      </w:p>
    </w:sdtContent>
  </w:sdt>
  <w:p w:rsidR="00696EC2" w:rsidRDefault="00696EC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475D" w:rsidRDefault="00C9475D" w:rsidP="00696EC2">
      <w:pPr>
        <w:spacing w:after="0" w:line="240" w:lineRule="auto"/>
      </w:pPr>
      <w:r>
        <w:separator/>
      </w:r>
    </w:p>
  </w:footnote>
  <w:footnote w:type="continuationSeparator" w:id="0">
    <w:p w:rsidR="00C9475D" w:rsidRDefault="00C9475D"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47E81"/>
    <w:rsid w:val="00056E73"/>
    <w:rsid w:val="000645E7"/>
    <w:rsid w:val="000701D9"/>
    <w:rsid w:val="0007306E"/>
    <w:rsid w:val="00077B49"/>
    <w:rsid w:val="0008462C"/>
    <w:rsid w:val="00095108"/>
    <w:rsid w:val="000970A6"/>
    <w:rsid w:val="000A2446"/>
    <w:rsid w:val="000B782F"/>
    <w:rsid w:val="000E0708"/>
    <w:rsid w:val="000E6F38"/>
    <w:rsid w:val="000E7362"/>
    <w:rsid w:val="000F52E5"/>
    <w:rsid w:val="000F55C6"/>
    <w:rsid w:val="00106638"/>
    <w:rsid w:val="0011144F"/>
    <w:rsid w:val="00120B36"/>
    <w:rsid w:val="00127FBB"/>
    <w:rsid w:val="0015380F"/>
    <w:rsid w:val="001539BC"/>
    <w:rsid w:val="001543E3"/>
    <w:rsid w:val="00155A89"/>
    <w:rsid w:val="001657B0"/>
    <w:rsid w:val="00167EFF"/>
    <w:rsid w:val="00181578"/>
    <w:rsid w:val="001817BD"/>
    <w:rsid w:val="001B0670"/>
    <w:rsid w:val="001B4D0B"/>
    <w:rsid w:val="00201F97"/>
    <w:rsid w:val="002167C0"/>
    <w:rsid w:val="002179B1"/>
    <w:rsid w:val="00221DA3"/>
    <w:rsid w:val="00244140"/>
    <w:rsid w:val="00264A01"/>
    <w:rsid w:val="0029172A"/>
    <w:rsid w:val="00295B7A"/>
    <w:rsid w:val="00296BD8"/>
    <w:rsid w:val="002A7481"/>
    <w:rsid w:val="002C68E0"/>
    <w:rsid w:val="002D55DB"/>
    <w:rsid w:val="002E312B"/>
    <w:rsid w:val="002E5008"/>
    <w:rsid w:val="002F5A00"/>
    <w:rsid w:val="002F7352"/>
    <w:rsid w:val="00322DA9"/>
    <w:rsid w:val="00336EAE"/>
    <w:rsid w:val="003400DF"/>
    <w:rsid w:val="00343E32"/>
    <w:rsid w:val="00360052"/>
    <w:rsid w:val="00360248"/>
    <w:rsid w:val="00364116"/>
    <w:rsid w:val="003707BC"/>
    <w:rsid w:val="00380E72"/>
    <w:rsid w:val="00385B2F"/>
    <w:rsid w:val="00386D75"/>
    <w:rsid w:val="003D5A1E"/>
    <w:rsid w:val="0042051B"/>
    <w:rsid w:val="00424136"/>
    <w:rsid w:val="00424C89"/>
    <w:rsid w:val="0044237E"/>
    <w:rsid w:val="004540FB"/>
    <w:rsid w:val="00456400"/>
    <w:rsid w:val="0047226E"/>
    <w:rsid w:val="004934BF"/>
    <w:rsid w:val="004B015E"/>
    <w:rsid w:val="004B142C"/>
    <w:rsid w:val="004B6CE1"/>
    <w:rsid w:val="004E3920"/>
    <w:rsid w:val="005266FA"/>
    <w:rsid w:val="005413E2"/>
    <w:rsid w:val="00544910"/>
    <w:rsid w:val="00546666"/>
    <w:rsid w:val="00557A1E"/>
    <w:rsid w:val="00573B81"/>
    <w:rsid w:val="005769F5"/>
    <w:rsid w:val="00581765"/>
    <w:rsid w:val="00585DBD"/>
    <w:rsid w:val="005A0391"/>
    <w:rsid w:val="005C00A3"/>
    <w:rsid w:val="005C2C29"/>
    <w:rsid w:val="005D4796"/>
    <w:rsid w:val="005E5F5C"/>
    <w:rsid w:val="0060401B"/>
    <w:rsid w:val="006179E7"/>
    <w:rsid w:val="00630D98"/>
    <w:rsid w:val="00642551"/>
    <w:rsid w:val="00643B58"/>
    <w:rsid w:val="00645AAD"/>
    <w:rsid w:val="006739B6"/>
    <w:rsid w:val="00696EC2"/>
    <w:rsid w:val="006A24CB"/>
    <w:rsid w:val="006A5B6D"/>
    <w:rsid w:val="006B66C4"/>
    <w:rsid w:val="006D0F96"/>
    <w:rsid w:val="006D3069"/>
    <w:rsid w:val="00720F8E"/>
    <w:rsid w:val="00722984"/>
    <w:rsid w:val="0073524B"/>
    <w:rsid w:val="00742DB1"/>
    <w:rsid w:val="00744BB6"/>
    <w:rsid w:val="00745164"/>
    <w:rsid w:val="0075189F"/>
    <w:rsid w:val="00753F51"/>
    <w:rsid w:val="00761B8B"/>
    <w:rsid w:val="00762DE1"/>
    <w:rsid w:val="00764B3A"/>
    <w:rsid w:val="007825F1"/>
    <w:rsid w:val="00782E53"/>
    <w:rsid w:val="00786FB2"/>
    <w:rsid w:val="0078765E"/>
    <w:rsid w:val="007B5F9B"/>
    <w:rsid w:val="007C6335"/>
    <w:rsid w:val="007D70FC"/>
    <w:rsid w:val="007F0554"/>
    <w:rsid w:val="0081368A"/>
    <w:rsid w:val="0086176A"/>
    <w:rsid w:val="00866F22"/>
    <w:rsid w:val="00876B80"/>
    <w:rsid w:val="00890D26"/>
    <w:rsid w:val="008A7DF6"/>
    <w:rsid w:val="008B7EC3"/>
    <w:rsid w:val="008C02FA"/>
    <w:rsid w:val="008C3002"/>
    <w:rsid w:val="008C6DCA"/>
    <w:rsid w:val="008C77AD"/>
    <w:rsid w:val="008D1BCD"/>
    <w:rsid w:val="008D1DD0"/>
    <w:rsid w:val="008D2179"/>
    <w:rsid w:val="008E3383"/>
    <w:rsid w:val="008F085F"/>
    <w:rsid w:val="00921EA5"/>
    <w:rsid w:val="009450A5"/>
    <w:rsid w:val="0096376D"/>
    <w:rsid w:val="009641B9"/>
    <w:rsid w:val="0097589F"/>
    <w:rsid w:val="009816CC"/>
    <w:rsid w:val="009C20F4"/>
    <w:rsid w:val="009D1E39"/>
    <w:rsid w:val="009F5849"/>
    <w:rsid w:val="00A01887"/>
    <w:rsid w:val="00A04499"/>
    <w:rsid w:val="00A13F62"/>
    <w:rsid w:val="00A217CF"/>
    <w:rsid w:val="00A24191"/>
    <w:rsid w:val="00A24524"/>
    <w:rsid w:val="00A46569"/>
    <w:rsid w:val="00A5261A"/>
    <w:rsid w:val="00A577D4"/>
    <w:rsid w:val="00A85D94"/>
    <w:rsid w:val="00AB53AA"/>
    <w:rsid w:val="00AD2857"/>
    <w:rsid w:val="00AD7884"/>
    <w:rsid w:val="00AE1B47"/>
    <w:rsid w:val="00B115F4"/>
    <w:rsid w:val="00B1546A"/>
    <w:rsid w:val="00B62851"/>
    <w:rsid w:val="00B63F71"/>
    <w:rsid w:val="00B8050D"/>
    <w:rsid w:val="00B923F5"/>
    <w:rsid w:val="00BA7206"/>
    <w:rsid w:val="00BD2606"/>
    <w:rsid w:val="00BE0422"/>
    <w:rsid w:val="00BE6C19"/>
    <w:rsid w:val="00C00C28"/>
    <w:rsid w:val="00C05C0A"/>
    <w:rsid w:val="00C14ADE"/>
    <w:rsid w:val="00C31F72"/>
    <w:rsid w:val="00C3560B"/>
    <w:rsid w:val="00C360AF"/>
    <w:rsid w:val="00C6709C"/>
    <w:rsid w:val="00C77D72"/>
    <w:rsid w:val="00C84834"/>
    <w:rsid w:val="00C8776A"/>
    <w:rsid w:val="00C92993"/>
    <w:rsid w:val="00C93FC9"/>
    <w:rsid w:val="00C9475D"/>
    <w:rsid w:val="00C94783"/>
    <w:rsid w:val="00CA3710"/>
    <w:rsid w:val="00CB1C14"/>
    <w:rsid w:val="00CB48BC"/>
    <w:rsid w:val="00CB5949"/>
    <w:rsid w:val="00CC2E20"/>
    <w:rsid w:val="00CF36AF"/>
    <w:rsid w:val="00D16133"/>
    <w:rsid w:val="00D22907"/>
    <w:rsid w:val="00D4183D"/>
    <w:rsid w:val="00D46F0F"/>
    <w:rsid w:val="00D57FC6"/>
    <w:rsid w:val="00D6212E"/>
    <w:rsid w:val="00D65A7A"/>
    <w:rsid w:val="00D750E5"/>
    <w:rsid w:val="00D807EA"/>
    <w:rsid w:val="00D9764F"/>
    <w:rsid w:val="00DC502F"/>
    <w:rsid w:val="00DD4F40"/>
    <w:rsid w:val="00DE470D"/>
    <w:rsid w:val="00DF0606"/>
    <w:rsid w:val="00DF2AE1"/>
    <w:rsid w:val="00E1762A"/>
    <w:rsid w:val="00E54450"/>
    <w:rsid w:val="00E911EB"/>
    <w:rsid w:val="00EB1E12"/>
    <w:rsid w:val="00EC5D88"/>
    <w:rsid w:val="00ED652D"/>
    <w:rsid w:val="00EF2D8B"/>
    <w:rsid w:val="00EF44DE"/>
    <w:rsid w:val="00F062D9"/>
    <w:rsid w:val="00F26074"/>
    <w:rsid w:val="00F2764C"/>
    <w:rsid w:val="00F30667"/>
    <w:rsid w:val="00F3790D"/>
    <w:rsid w:val="00F419EF"/>
    <w:rsid w:val="00F804DE"/>
    <w:rsid w:val="00F82DEE"/>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semiHidden/>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semiHidden/>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4721"/>
    <w:rsid w:val="00174BFE"/>
    <w:rsid w:val="001E4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1E472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1E472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C9751-C461-44C1-9E0D-5C752BFD6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6</TotalTime>
  <Pages>31</Pages>
  <Words>39414</Words>
  <Characters>224664</Characters>
  <Application>Microsoft Office Word</Application>
  <DocSecurity>0</DocSecurity>
  <Lines>1872</Lines>
  <Paragraphs>5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3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30</cp:revision>
  <dcterms:created xsi:type="dcterms:W3CDTF">2015-08-19T17:11:00Z</dcterms:created>
  <dcterms:modified xsi:type="dcterms:W3CDTF">2015-10-12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